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498C8B" w14:textId="1DE8892D" w:rsidR="009303D9" w:rsidRDefault="00CE6855" w:rsidP="00E165BC">
      <w:pPr>
        <w:pStyle w:val="papertitle"/>
        <w:spacing w:before="100" w:beforeAutospacing="1" w:after="100" w:afterAutospacing="1"/>
      </w:pPr>
      <w:r>
        <w:rPr>
          <w:i/>
          <w:iCs/>
        </w:rPr>
        <w:t>Evaluation</w:t>
      </w:r>
      <w:r w:rsidR="00101B4B" w:rsidRPr="00101B4B">
        <w:rPr>
          <w:i/>
          <w:iCs/>
        </w:rPr>
        <w:t xml:space="preserve"> of </w:t>
      </w:r>
      <w:r w:rsidR="006D72DC">
        <w:rPr>
          <w:i/>
          <w:iCs/>
        </w:rPr>
        <w:t>Convu</w:t>
      </w:r>
      <w:r w:rsidR="00661DAF">
        <w:rPr>
          <w:i/>
          <w:iCs/>
        </w:rPr>
        <w:t>ltional</w:t>
      </w:r>
      <w:r w:rsidR="00101B4B" w:rsidRPr="00101B4B">
        <w:rPr>
          <w:i/>
          <w:iCs/>
        </w:rPr>
        <w:t xml:space="preserve"> Neural Networks for Image Classification using the Fashion MNIST Dataset</w:t>
      </w:r>
    </w:p>
    <w:p w14:paraId="6D4F2BC6" w14:textId="77777777" w:rsidR="00D7522C" w:rsidRPr="00CA4392" w:rsidRDefault="00D7522C" w:rsidP="00CA4392">
      <w:pPr>
        <w:pStyle w:val="Author"/>
        <w:spacing w:before="100" w:beforeAutospacing="1" w:after="100" w:afterAutospacing="1" w:line="120" w:lineRule="auto"/>
        <w:rPr>
          <w:sz w:val="16"/>
          <w:szCs w:val="16"/>
        </w:rPr>
        <w:sectPr w:rsidR="00D7522C" w:rsidRPr="00CA4392" w:rsidSect="003B4E04">
          <w:footerReference w:type="first" r:id="rId8"/>
          <w:pgSz w:w="11906" w:h="16838" w:code="9"/>
          <w:pgMar w:top="540" w:right="893" w:bottom="1440" w:left="893" w:header="720" w:footer="720" w:gutter="0"/>
          <w:cols w:space="720"/>
          <w:titlePg/>
          <w:docGrid w:linePitch="360"/>
        </w:sectPr>
      </w:pPr>
    </w:p>
    <w:p w14:paraId="695B8750" w14:textId="77777777" w:rsidR="009F1D79" w:rsidRDefault="009F1D79" w:rsidP="00101B4B">
      <w:pPr>
        <w:jc w:val="both"/>
        <w:sectPr w:rsidR="009F1D79" w:rsidSect="003B4E04">
          <w:type w:val="continuous"/>
          <w:pgSz w:w="11906" w:h="16838" w:code="9"/>
          <w:pgMar w:top="450" w:right="893" w:bottom="1440" w:left="893" w:header="720" w:footer="720" w:gutter="0"/>
          <w:cols w:num="3" w:space="720"/>
          <w:docGrid w:linePitch="360"/>
        </w:sectPr>
      </w:pPr>
    </w:p>
    <w:p w14:paraId="7762ED96" w14:textId="77777777" w:rsidR="009303D9" w:rsidRPr="005B520E" w:rsidRDefault="00BD670B">
      <w:pPr>
        <w:sectPr w:rsidR="009303D9" w:rsidRPr="005B520E" w:rsidSect="003B4E04">
          <w:type w:val="continuous"/>
          <w:pgSz w:w="11906" w:h="16838" w:code="9"/>
          <w:pgMar w:top="450" w:right="893" w:bottom="1440" w:left="893" w:header="720" w:footer="720" w:gutter="0"/>
          <w:cols w:num="3" w:space="720"/>
          <w:docGrid w:linePitch="360"/>
        </w:sectPr>
      </w:pPr>
      <w:r>
        <w:br w:type="column"/>
      </w:r>
    </w:p>
    <w:p w14:paraId="2941986B" w14:textId="602687CF" w:rsidR="004D72B5" w:rsidRDefault="009303D9" w:rsidP="00972203">
      <w:pPr>
        <w:pStyle w:val="Abstract"/>
        <w:rPr>
          <w:i/>
          <w:iCs/>
        </w:rPr>
      </w:pPr>
      <w:r>
        <w:rPr>
          <w:i/>
          <w:iCs/>
        </w:rPr>
        <w:t>Abstract</w:t>
      </w:r>
      <w:r>
        <w:t>—</w:t>
      </w:r>
      <w:r w:rsidR="00E24A57">
        <w:t>Convolutional Neural Networks are one of the leading deep learning methods for image classification today.</w:t>
      </w:r>
      <w:r w:rsidR="00FB56E8">
        <w:t xml:space="preserve"> This paper reviews deep learning with a focus on CNN models and literature review of CNN model and fashion MNIST datasets. </w:t>
      </w:r>
      <w:r w:rsidR="00E24A57">
        <w:t>Th</w:t>
      </w:r>
      <w:r w:rsidR="00FB56E8">
        <w:t>e</w:t>
      </w:r>
      <w:r w:rsidR="00E24A57">
        <w:t xml:space="preserve"> research focuses on implementing five CNN models on the fashion MNIST dataset with an effort to improve accuracy and loss scores. </w:t>
      </w:r>
      <w:r w:rsidR="00FB56E8" w:rsidRPr="00FB56E8">
        <w:t>The best performing model for accuracy was CNN_Model_Four with a 91.49% accuracy rate.</w:t>
      </w:r>
      <w:r w:rsidR="00FB56E8" w:rsidRPr="00FB56E8">
        <w:t xml:space="preserve"> </w:t>
      </w:r>
      <w:r w:rsidR="00FB56E8" w:rsidRPr="00FB56E8">
        <w:t>The best performing model in terms of loss was CNN_Model_One at 28.34%.</w:t>
      </w:r>
      <w:r w:rsidR="00FB56E8">
        <w:t xml:space="preserve"> This research attempted the implementation of Apache Spark processing, however was unsuccessful. </w:t>
      </w:r>
    </w:p>
    <w:p w14:paraId="5480FD56" w14:textId="3479EDA9" w:rsidR="009303D9" w:rsidRPr="004D72B5" w:rsidRDefault="004D72B5" w:rsidP="00972203">
      <w:pPr>
        <w:pStyle w:val="Keywords"/>
      </w:pPr>
      <w:r w:rsidRPr="004D72B5">
        <w:t>Keywords—</w:t>
      </w:r>
      <w:r w:rsidR="00907570">
        <w:t>Neural Network, CNN, Apache, Big Data, Hadoop</w:t>
      </w:r>
    </w:p>
    <w:p w14:paraId="7383BC7B" w14:textId="0469876C" w:rsidR="009303D9" w:rsidRPr="00D632BE" w:rsidRDefault="009303D9" w:rsidP="006B6B66">
      <w:pPr>
        <w:pStyle w:val="Heading1"/>
      </w:pPr>
      <w:r w:rsidRPr="00D632BE">
        <w:t>Introduction</w:t>
      </w:r>
    </w:p>
    <w:p w14:paraId="20A0ADF3" w14:textId="70AEAE1E" w:rsidR="00F775FA" w:rsidRDefault="00F775FA" w:rsidP="00F775FA">
      <w:pPr>
        <w:jc w:val="both"/>
      </w:pPr>
      <w:r>
        <w:t xml:space="preserve">Machine learning (ML) is a form of artificial intelligence that </w:t>
      </w:r>
      <w:r w:rsidR="00720DC5">
        <w:t>utilizes</w:t>
      </w:r>
      <w:r>
        <w:t xml:space="preserve"> algorithms and statistical models to train a computer. Deep learning is a subset of ML which </w:t>
      </w:r>
      <w:r w:rsidR="004E3738">
        <w:t>applies</w:t>
      </w:r>
      <w:r>
        <w:t xml:space="preserve"> neural networks to explore patterns and derive relationships within complex datasets.  It closely resembles how the human brain learns and is </w:t>
      </w:r>
      <w:r w:rsidR="00720DC5">
        <w:t>utilized</w:t>
      </w:r>
      <w:r>
        <w:t xml:space="preserve"> in tools we use every day such as speech </w:t>
      </w:r>
      <w:r w:rsidR="004E3738">
        <w:t>recognition and</w:t>
      </w:r>
      <w:r>
        <w:t xml:space="preserve"> natural language processing. Neural network algorithms are based on the human brain and how it learns. to machine learning algorithms but contain many more layers which allow for the analysis of complex datasets.</w:t>
      </w:r>
      <w:r w:rsidR="00DB2D43">
        <w:fldChar w:fldCharType="begin" w:fldLock="1"/>
      </w:r>
      <w:r w:rsidR="005E0C82">
        <w:instrText>ADDIN CSL_CITATION {"citationItems":[{"id":"ITEM-1","itemData":{"author":[{"dropping-particle":"","family":"Taye","given":"Mohammad Mustafa","non-dropping-particle":"","parse-names":false,"suffix":""}],"container-title":"computation","id":"ITEM-1","issue":"52","issued":{"date-parts":[["2023"]]},"title":"Theoretical Understanding of Convolutional Neural Network : Concepts, Architectures, Applications, Future Directions","type":"article-journal","volume":"11"},"uris":["http://www.mendeley.com/documents/?uuid=abae0409-811c-4cd9-987a-c83009eb78af"]},{"id":"ITEM-2","itemData":{"author":[{"dropping-particle":"","family":"Umer","given":"Afaque","non-dropping-particle":"","parse-names":false,"suffix":""}],"container-title":"Medium","id":"ITEM-2","issued":{"date-parts":[["2022"]]},"title":"Deep Learning Essentials","type":"webpage"},"uris":["http://www.mendeley.com/documents/?uuid=65fc9c79-8bfa-49e5-b057-21ea481a90b4"]}],"mendeley":{"formattedCitation":"(Umer, 2022; Taye, 2023)","plainTextFormattedCitation":"(Umer, 2022; Taye, 2023)","previouslyFormattedCitation":"(Umer, 2022; Taye, 2023)"},"properties":{"noteIndex":0},"schema":"https://github.com/citation-style-language/schema/raw/master/csl-citation.json"}</w:instrText>
      </w:r>
      <w:r w:rsidR="00DB2D43">
        <w:fldChar w:fldCharType="separate"/>
      </w:r>
      <w:r w:rsidR="00DB2D43" w:rsidRPr="00DB2D43">
        <w:rPr>
          <w:noProof/>
        </w:rPr>
        <w:t>(Umer, 2022; Taye, 2023)</w:t>
      </w:r>
      <w:r w:rsidR="00DB2D43">
        <w:fldChar w:fldCharType="end"/>
      </w:r>
    </w:p>
    <w:p w14:paraId="624CB5C9" w14:textId="77777777" w:rsidR="00F775FA" w:rsidRDefault="00F775FA" w:rsidP="00F775FA">
      <w:pPr>
        <w:jc w:val="both"/>
      </w:pPr>
    </w:p>
    <w:p w14:paraId="4F3DF687" w14:textId="063B424C" w:rsidR="00F775FA" w:rsidRDefault="00F775FA" w:rsidP="00F775FA">
      <w:pPr>
        <w:jc w:val="both"/>
      </w:pPr>
      <w:r>
        <w:t>Image classification is one of the many challenges that deep learning tools have been employed for particularly within medical imaging to identify diseases. Another industry is retail, where neural networks are utilized to categorize products in online stores</w:t>
      </w:r>
      <w:r w:rsidR="00DA7A99">
        <w:t xml:space="preserve"> in order to increase sales and provide</w:t>
      </w:r>
      <w:r w:rsidR="004151EF">
        <w:t xml:space="preserve"> personalized profiles for customers</w:t>
      </w:r>
      <w:r>
        <w:t xml:space="preserve">. For example, ASOS a large online retailer could have almost </w:t>
      </w:r>
      <w:r w:rsidR="004151EF">
        <w:t>5</w:t>
      </w:r>
      <w:r>
        <w:t xml:space="preserve">000 new products per </w:t>
      </w:r>
      <w:r w:rsidR="004151EF">
        <w:t>week</w:t>
      </w:r>
      <w:r>
        <w:t xml:space="preserve"> </w:t>
      </w:r>
      <w:r w:rsidR="004151EF">
        <w:t>in over 100 categories</w:t>
      </w:r>
      <w:r>
        <w:t xml:space="preserve">. </w:t>
      </w:r>
      <w:r w:rsidR="004151EF">
        <w:t xml:space="preserve">By applying artificial intelligence technologies, the retailers can present </w:t>
      </w:r>
      <w:r w:rsidR="00120CBE">
        <w:t>each customer products that they are more likely to click on and buy based on previous orders and wish list likes.</w:t>
      </w:r>
      <w:r w:rsidR="00120CBE">
        <w:fldChar w:fldCharType="begin" w:fldLock="1"/>
      </w:r>
      <w:r w:rsidR="00207FEC">
        <w:instrText>ADDIN CSL_CITATION {"citationItems":[{"id":"ITEM-1","itemData":{"DOI":"10.1145/3219819.3219888","ISBN":"9781450355520","abstract":"We describe a solution to tackle a common set of challenges in e- commerce, which arise from the fact that new products are contin- ually being added to the catalogue. The challenges involve properly personalising the customer experience, forecasting demand and planning the product range.We argue that the foundational piece to solve all of these problems is having consistent and detailed infor- mation about each product, which is rarely available or consistent given the multitude of suppliers and types of products.We describe in detail the architecture and methodology implemented at ASOS, one of the world’s largest fashion e-commerce retailers, to tackle this problem.We then show how this quantitative understanding of the products can be leveraged to improve recommendations in a hybrid recommender system approach.","author":[{"dropping-particle":"","family":"Cardoso","given":"Ângelo","non-dropping-particle":"","parse-names":false,"suffix":""},{"dropping-particle":"","family":"Daolio","given":"Fabio","non-dropping-particle":"","parse-names":false,"suffix":""},{"dropping-particle":"","family":"Vargas","given":"Saúl","non-dropping-particle":"","parse-names":false,"suffix":""}],"id":"ITEM-1","issued":{"date-parts":[["2018"]]},"page":"80-89","title":"Product Characterisation towards Personalisation","type":"article-journal"},"uris":["http://www.mendeley.com/documents/?uuid=f71f736e-a9c9-4958-90c8-c899a3cb5380"]}],"mendeley":{"formattedCitation":"(Cardoso, Daolio and Vargas, 2018)","plainTextFormattedCitation":"(Cardoso, Daolio and Vargas, 2018)","previouslyFormattedCitation":"(Cardoso, Daolio and Vargas, 2018)"},"properties":{"noteIndex":0},"schema":"https://github.com/citation-style-language/schema/raw/master/csl-citation.json"}</w:instrText>
      </w:r>
      <w:r w:rsidR="00120CBE">
        <w:fldChar w:fldCharType="separate"/>
      </w:r>
      <w:r w:rsidR="00120CBE" w:rsidRPr="00120CBE">
        <w:rPr>
          <w:noProof/>
        </w:rPr>
        <w:t>(Cardoso, Daolio and Vargas, 2018)</w:t>
      </w:r>
      <w:r w:rsidR="00120CBE">
        <w:fldChar w:fldCharType="end"/>
      </w:r>
    </w:p>
    <w:p w14:paraId="37F04203" w14:textId="77777777" w:rsidR="00F775FA" w:rsidRDefault="00F775FA" w:rsidP="00F775FA">
      <w:pPr>
        <w:jc w:val="both"/>
      </w:pPr>
    </w:p>
    <w:p w14:paraId="17277C2D" w14:textId="4C035AD7" w:rsidR="00F775FA" w:rsidRDefault="00F775FA" w:rsidP="00F775FA">
      <w:pPr>
        <w:jc w:val="both"/>
      </w:pPr>
      <w:r>
        <w:t xml:space="preserve">The main types of neural networks are Artificial Neural Networks (ANN), Convolution Neural Networks (CNN), Recurrent Neural Networks (RNN), Perceptron, Long </w:t>
      </w:r>
      <w:r w:rsidR="0012755A">
        <w:t>Short-Term</w:t>
      </w:r>
      <w:r>
        <w:t xml:space="preserve"> Memory Networks and Radial Basis Functional Neural Networks.  </w:t>
      </w:r>
      <w:r w:rsidR="005E0C82">
        <w:fldChar w:fldCharType="begin" w:fldLock="1"/>
      </w:r>
      <w:r w:rsidR="000E0D1F">
        <w:instrText>ADDIN CSL_CITATION {"citationItems":[{"id":"ITEM-1","itemData":{"author":[{"dropping-particle":"","family":"Pai","given":"Aravindpai","non-dropping-particle":"","parse-names":false,"suffix":""}],"container-title":"Analytics Vidhya","id":"ITEM-1","issued":{"date-parts":[["2023"]]},"title":"Analyzing Types of Neural Networks in Deep Learning","type":"webpage"},"uris":["http://www.mendeley.com/documents/?uuid=127fad68-35f1-43a6-8a12-620026c8947d"]}],"mendeley":{"formattedCitation":"(Pai, 2023)","plainTextFormattedCitation":"(Pai, 2023)","previouslyFormattedCitation":"(Pai, 2023)"},"properties":{"noteIndex":0},"schema":"https://github.com/citation-style-language/schema/raw/master/csl-citation.json"}</w:instrText>
      </w:r>
      <w:r w:rsidR="005E0C82">
        <w:fldChar w:fldCharType="separate"/>
      </w:r>
      <w:r w:rsidR="005E0C82" w:rsidRPr="005E0C82">
        <w:rPr>
          <w:noProof/>
        </w:rPr>
        <w:t>(Pai, 2023)</w:t>
      </w:r>
      <w:r w:rsidR="005E0C82">
        <w:fldChar w:fldCharType="end"/>
      </w:r>
    </w:p>
    <w:p w14:paraId="2805810D" w14:textId="77777777" w:rsidR="00DD0E79" w:rsidRDefault="00DD0E79" w:rsidP="00F775FA">
      <w:pPr>
        <w:jc w:val="both"/>
      </w:pPr>
    </w:p>
    <w:p w14:paraId="218880D6" w14:textId="467753C2" w:rsidR="00010985" w:rsidRDefault="0007506F" w:rsidP="00F775FA">
      <w:pPr>
        <w:jc w:val="both"/>
      </w:pPr>
      <w:r>
        <w:t>The ANN</w:t>
      </w:r>
      <w:r w:rsidR="00C113EB">
        <w:t xml:space="preserve"> mimics a human </w:t>
      </w:r>
      <w:r w:rsidR="0012755A">
        <w:t>brain’s</w:t>
      </w:r>
      <w:r w:rsidR="00C113EB">
        <w:t xml:space="preserve"> neural structure. It is comprised of three layers, input, hidden and output</w:t>
      </w:r>
      <w:r w:rsidR="00794A37">
        <w:t xml:space="preserve">, which are interconnected through nodes. ANNs are suitable for </w:t>
      </w:r>
      <w:r w:rsidR="00C15CA1">
        <w:t xml:space="preserve">numeric and structured data and can be used </w:t>
      </w:r>
      <w:r w:rsidR="0012755A">
        <w:t>for</w:t>
      </w:r>
      <w:r w:rsidR="00C15CA1">
        <w:t xml:space="preserve"> image analysis or forecasting. </w:t>
      </w:r>
      <w:r w:rsidR="00B85267">
        <w:t xml:space="preserve">The main disadvantage of an ANN is the </w:t>
      </w:r>
      <w:r w:rsidR="00B76221">
        <w:t xml:space="preserve">transparency of the </w:t>
      </w:r>
      <w:r w:rsidR="007A7E91">
        <w:t>network operation</w:t>
      </w:r>
      <w:r w:rsidR="00075856">
        <w:t xml:space="preserve"> and the </w:t>
      </w:r>
      <w:r w:rsidR="00010985">
        <w:t>inability for it to assess sequential information</w:t>
      </w:r>
      <w:r w:rsidR="007A7E91">
        <w:t>.</w:t>
      </w:r>
      <w:r w:rsidR="00010985">
        <w:fldChar w:fldCharType="begin" w:fldLock="1"/>
      </w:r>
      <w:r w:rsidR="00622E46">
        <w:instrText>ADDIN CSL_CITATION {"citationItems":[{"id":"ITEM-1","itemData":{"author":[{"dropping-particle":"","family":"Singh","given":"Gourav","non-dropping-particle":"","parse-names":false,"suffix":""}],"container-title":"Analytics Vidhya","id":"ITEM-1","issued":{"date-parts":[["2023"]]},"title":"Introduction to Artificial Neural Networks","type":"article-journal"},"uris":["http://www.mendeley.com/documents/?uuid=9066cf47-ea63-4c8d-936a-08c201e50f37"]},{"id":"ITEM-2","itemData":{"author":[{"dropping-particle":"","family":"Pai","given":"Aravindpai","non-dropping-particle":"","parse-names":false,"suffix":""}],"container-title":"Analytics Vidhya","id":"ITEM-2","issued":{"date-parts":[["2023"]]},"title":"Analyzing Types of Neural Networks in Deep Learning","type":"webpage"},"uris":["http://www.mendeley.com/documents/?uuid=127fad68-35f1-43a6-8a12-620026c8947d"]}],"mendeley":{"formattedCitation":"(Pai, 2023; Singh, 2023)","plainTextFormattedCitation":"(Pai, 2023; Singh, 2023)","previouslyFormattedCitation":"(Pai, 2023; Singh, 2023)"},"properties":{"noteIndex":0},"schema":"https://github.com/citation-style-language/schema/raw/master/csl-citation.json"}</w:instrText>
      </w:r>
      <w:r w:rsidR="00010985">
        <w:fldChar w:fldCharType="separate"/>
      </w:r>
      <w:r w:rsidR="00010985" w:rsidRPr="00010985">
        <w:rPr>
          <w:noProof/>
        </w:rPr>
        <w:t>(Pai, 2023; Singh, 2023)</w:t>
      </w:r>
      <w:r w:rsidR="00010985">
        <w:fldChar w:fldCharType="end"/>
      </w:r>
    </w:p>
    <w:p w14:paraId="3E56B812" w14:textId="77777777" w:rsidR="00010985" w:rsidRDefault="00010985" w:rsidP="00F775FA">
      <w:pPr>
        <w:jc w:val="both"/>
      </w:pPr>
    </w:p>
    <w:p w14:paraId="18D29C47" w14:textId="417BB9F3" w:rsidR="000A5FA2" w:rsidRDefault="00010985" w:rsidP="00F775FA">
      <w:pPr>
        <w:jc w:val="both"/>
      </w:pPr>
      <w:r>
        <w:t xml:space="preserve">In order to overcome the limitation of ANNs </w:t>
      </w:r>
      <w:r w:rsidR="0012755A">
        <w:t>for</w:t>
      </w:r>
      <w:r>
        <w:t xml:space="preserve"> assessing sequential information, </w:t>
      </w:r>
      <w:r w:rsidR="00E658AF">
        <w:t>RNNs and CNNs were developed. RNNs has an architecture similar to an ANN however it contains a recurrent connection on the hidden layer that allows for sequential information to be processed.</w:t>
      </w:r>
      <w:r w:rsidR="006669CE">
        <w:t xml:space="preserve"> RNNs are commonly used for time series, text and audio data.</w:t>
      </w:r>
      <w:r w:rsidR="001F1924">
        <w:t xml:space="preserve"> CNNs are arguably the most popular neural networks in </w:t>
      </w:r>
      <w:r w:rsidR="00907570">
        <w:t>literature</w:t>
      </w:r>
      <w:r w:rsidR="001F1924">
        <w:t xml:space="preserve"> today</w:t>
      </w:r>
      <w:r w:rsidR="000F0473">
        <w:t xml:space="preserve">, especially with image and video analysis. </w:t>
      </w:r>
      <w:r w:rsidR="00622E46">
        <w:t xml:space="preserve">These networks can process sequential information unlike the ANNs. </w:t>
      </w:r>
      <w:r w:rsidR="00622E46">
        <w:fldChar w:fldCharType="begin" w:fldLock="1"/>
      </w:r>
      <w:r w:rsidR="000A6D2A">
        <w:instrText>ADDIN CSL_CITATION {"citationItems":[{"id":"ITEM-1","itemData":{"author":[{"dropping-particle":"","family":"Pai","given":"Aravindpai","non-dropping-particle":"","parse-names":false,"suffix":""}],"container-title":"Analytics Vidhya","id":"ITEM-1","issued":{"date-parts":[["2023"]]},"title":"Analyzing Types of Neural Networks in Deep Learning","type":"webpage"},"uris":["http://www.mendeley.com/documents/?uuid=127fad68-35f1-43a6-8a12-620026c8947d"]}],"mendeley":{"formattedCitation":"(Pai, 2023)","plainTextFormattedCitation":"(Pai, 2023)","previouslyFormattedCitation":"(Pai, 2023)"},"properties":{"noteIndex":0},"schema":"https://github.com/citation-style-language/schema/raw/master/csl-citation.json"}</w:instrText>
      </w:r>
      <w:r w:rsidR="00622E46">
        <w:fldChar w:fldCharType="separate"/>
      </w:r>
      <w:r w:rsidR="00622E46" w:rsidRPr="00622E46">
        <w:rPr>
          <w:noProof/>
        </w:rPr>
        <w:t>(Pai, 2023)</w:t>
      </w:r>
      <w:r w:rsidR="00622E46">
        <w:fldChar w:fldCharType="end"/>
      </w:r>
    </w:p>
    <w:p w14:paraId="46E1ECCD" w14:textId="77777777" w:rsidR="000A5FA2" w:rsidRDefault="000A5FA2" w:rsidP="00F775FA">
      <w:pPr>
        <w:jc w:val="both"/>
      </w:pPr>
    </w:p>
    <w:p w14:paraId="5821271F" w14:textId="131BF8D8" w:rsidR="00DD0E79" w:rsidRDefault="00C10066" w:rsidP="00F775FA">
      <w:pPr>
        <w:jc w:val="both"/>
      </w:pPr>
      <w:r>
        <w:t>Perceptr</w:t>
      </w:r>
      <w:r w:rsidR="006303BF">
        <w:t xml:space="preserve">on </w:t>
      </w:r>
      <w:r w:rsidR="0012755A">
        <w:t>is</w:t>
      </w:r>
      <w:r w:rsidR="006303BF">
        <w:t xml:space="preserve"> single layer neural network that act as binary classifiers</w:t>
      </w:r>
      <w:r w:rsidR="006D571D">
        <w:t xml:space="preserve">. </w:t>
      </w:r>
      <w:r w:rsidR="00DD2DBE">
        <w:t xml:space="preserve">The model works with </w:t>
      </w:r>
      <w:r w:rsidR="00C661B9">
        <w:t>linearly</w:t>
      </w:r>
      <w:r w:rsidR="00DD2DBE">
        <w:t xml:space="preserve"> </w:t>
      </w:r>
      <w:r w:rsidR="00C661B9">
        <w:t>separable</w:t>
      </w:r>
      <w:r w:rsidR="00DD2DBE">
        <w:t xml:space="preserve"> data which </w:t>
      </w:r>
      <w:r w:rsidR="00C661B9">
        <w:t xml:space="preserve">is also its main limitation. </w:t>
      </w:r>
      <w:r w:rsidR="005B2827">
        <w:t xml:space="preserve">Each input is connected to an output and a weight is applied </w:t>
      </w:r>
      <w:r w:rsidR="005E376B">
        <w:t xml:space="preserve">to each input based on the significance. </w:t>
      </w:r>
      <w:r w:rsidR="000A6D2A">
        <w:fldChar w:fldCharType="begin" w:fldLock="1"/>
      </w:r>
      <w:r w:rsidR="002617C5">
        <w:instrText>ADDIN CSL_CITATION {"citationItems":[{"id":"ITEM-1","itemData":{"author":[{"dropping-particle":"","family":"Pai","given":"Aravindpai","non-dropping-particle":"","parse-names":false,"suffix":""}],"container-title":"Analytics Vidhya","id":"ITEM-1","issued":{"date-parts":[["2023"]]},"title":"Analyzing Types of Neural Networks in Deep Learning","type":"webpage"},"uris":["http://www.mendeley.com/documents/?uuid=127fad68-35f1-43a6-8a12-620026c8947d"]}],"mendeley":{"formattedCitation":"(Pai, 2023)","plainTextFormattedCitation":"(Pai, 2023)","previouslyFormattedCitation":"(Pai, 2023)"},"properties":{"noteIndex":0},"schema":"https://github.com/citation-style-language/schema/raw/master/csl-citation.json"}</w:instrText>
      </w:r>
      <w:r w:rsidR="000A6D2A">
        <w:fldChar w:fldCharType="separate"/>
      </w:r>
      <w:r w:rsidR="000A6D2A" w:rsidRPr="000A6D2A">
        <w:rPr>
          <w:noProof/>
        </w:rPr>
        <w:t>(Pai, 2023)</w:t>
      </w:r>
      <w:r w:rsidR="000A6D2A">
        <w:fldChar w:fldCharType="end"/>
      </w:r>
    </w:p>
    <w:p w14:paraId="0E97BD42" w14:textId="77777777" w:rsidR="000A6D2A" w:rsidRDefault="000A6D2A" w:rsidP="00F775FA">
      <w:pPr>
        <w:jc w:val="both"/>
      </w:pPr>
    </w:p>
    <w:p w14:paraId="4CA5A596" w14:textId="05EE517B" w:rsidR="000A6D2A" w:rsidRDefault="000A6D2A" w:rsidP="00F775FA">
      <w:pPr>
        <w:jc w:val="both"/>
      </w:pPr>
      <w:r>
        <w:t>LSTM networks</w:t>
      </w:r>
      <w:r w:rsidR="00EF3039">
        <w:t xml:space="preserve"> are a class of RNNs with the ability to </w:t>
      </w:r>
      <w:r w:rsidR="000F3306">
        <w:t>process sequential information but to also retain information</w:t>
      </w:r>
      <w:r w:rsidR="002617C5">
        <w:t xml:space="preserve"> through the addition of a memory cell with three gats, input forget and output</w:t>
      </w:r>
      <w:r w:rsidR="00940EB8">
        <w:t xml:space="preserve">. The application of LSTMs </w:t>
      </w:r>
      <w:r w:rsidR="002617C5">
        <w:t>includes</w:t>
      </w:r>
      <w:r w:rsidR="00940EB8">
        <w:t xml:space="preserve"> speech recognition, natural language processing and time series. </w:t>
      </w:r>
      <w:r w:rsidR="00EF3039">
        <w:t xml:space="preserve"> </w:t>
      </w:r>
      <w:r w:rsidR="002617C5">
        <w:fldChar w:fldCharType="begin" w:fldLock="1"/>
      </w:r>
      <w:r w:rsidR="00A922EA">
        <w:instrText>ADDIN CSL_CITATION {"citationItems":[{"id":"ITEM-1","itemData":{"author":[{"dropping-particle":"","family":"Pai","given":"Aravindpai","non-dropping-particle":"","parse-names":false,"suffix":""}],"container-title":"Analytics Vidhya","id":"ITEM-1","issued":{"date-parts":[["2023"]]},"title":"Analyzing Types of Neural Networks in Deep Learning","type":"webpage"},"uris":["http://www.mendeley.com/documents/?uuid=127fad68-35f1-43a6-8a12-620026c8947d"]}],"mendeley":{"formattedCitation":"(Pai, 2023)","plainTextFormattedCitation":"(Pai, 2023)","previouslyFormattedCitation":"(Pai, 2023)"},"properties":{"noteIndex":0},"schema":"https://github.com/citation-style-language/schema/raw/master/csl-citation.json"}</w:instrText>
      </w:r>
      <w:r w:rsidR="002617C5">
        <w:fldChar w:fldCharType="separate"/>
      </w:r>
      <w:r w:rsidR="002617C5" w:rsidRPr="002617C5">
        <w:rPr>
          <w:noProof/>
        </w:rPr>
        <w:t>(Pai, 2023)</w:t>
      </w:r>
      <w:r w:rsidR="002617C5">
        <w:fldChar w:fldCharType="end"/>
      </w:r>
    </w:p>
    <w:p w14:paraId="62C658B8" w14:textId="77777777" w:rsidR="003B41BF" w:rsidRDefault="003B41BF" w:rsidP="00F775FA">
      <w:pPr>
        <w:jc w:val="both"/>
      </w:pPr>
    </w:p>
    <w:p w14:paraId="0F7981F1" w14:textId="65CDC181" w:rsidR="00F33B5A" w:rsidRDefault="003B41BF" w:rsidP="00F775FA">
      <w:pPr>
        <w:jc w:val="both"/>
      </w:pPr>
      <w:r>
        <w:t xml:space="preserve">Radial Basis </w:t>
      </w:r>
      <w:r w:rsidR="00ED3815">
        <w:t>Functional</w:t>
      </w:r>
      <w:r>
        <w:t xml:space="preserve"> </w:t>
      </w:r>
      <w:r w:rsidR="00ED3815">
        <w:t>(RBF) n</w:t>
      </w:r>
      <w:r>
        <w:t xml:space="preserve">eural networks </w:t>
      </w:r>
      <w:r w:rsidR="004F4A59">
        <w:t>are a class of ANNs</w:t>
      </w:r>
      <w:r w:rsidR="00E07612">
        <w:t xml:space="preserve"> which are used for pattern recognition, function approximation and time series. </w:t>
      </w:r>
      <w:r w:rsidR="006B2166">
        <w:t xml:space="preserve">They contain </w:t>
      </w:r>
      <w:r w:rsidR="00A922EA">
        <w:t>three</w:t>
      </w:r>
      <w:r w:rsidR="006B2166">
        <w:t xml:space="preserve"> layers, input</w:t>
      </w:r>
      <w:r w:rsidR="00ED3815">
        <w:t xml:space="preserve"> </w:t>
      </w:r>
      <w:r w:rsidR="006B2166">
        <w:t>hidden and</w:t>
      </w:r>
      <w:r w:rsidR="00ED3815">
        <w:t xml:space="preserve"> </w:t>
      </w:r>
      <w:r w:rsidR="006B2166">
        <w:t xml:space="preserve">output. </w:t>
      </w:r>
      <w:r w:rsidR="00ED3815">
        <w:t>The main issues with RBFs</w:t>
      </w:r>
      <w:r w:rsidR="00E5184A">
        <w:t xml:space="preserve"> are around the basis functions for selection and quantity and in addition are likely to overfit </w:t>
      </w:r>
      <w:r w:rsidR="00A922EA">
        <w:t xml:space="preserve">when trained. </w:t>
      </w:r>
      <w:r w:rsidR="00A922EA">
        <w:fldChar w:fldCharType="begin" w:fldLock="1"/>
      </w:r>
      <w:r w:rsidR="00FF67AC">
        <w:instrText>ADDIN CSL_CITATION {"citationItems":[{"id":"ITEM-1","itemData":{"author":[{"dropping-particle":"","family":"Pai","given":"Aravindpai","non-dropping-particle":"","parse-names":false,"suffix":""}],"container-title":"Analytics Vidhya","id":"ITEM-1","issued":{"date-parts":[["2023"]]},"title":"Analyzing Types of Neural Networks in Deep Learning","type":"webpage"},"uris":["http://www.mendeley.com/documents/?uuid=127fad68-35f1-43a6-8a12-620026c8947d"]}],"mendeley":{"formattedCitation":"(Pai, 2023)","plainTextFormattedCitation":"(Pai, 2023)","previouslyFormattedCitation":"(Pai, 2023)"},"properties":{"noteIndex":0},"schema":"https://github.com/citation-style-language/schema/raw/master/csl-citation.json"}</w:instrText>
      </w:r>
      <w:r w:rsidR="00A922EA">
        <w:fldChar w:fldCharType="separate"/>
      </w:r>
      <w:r w:rsidR="00A922EA" w:rsidRPr="00A922EA">
        <w:rPr>
          <w:noProof/>
        </w:rPr>
        <w:t>(Pai, 2023)</w:t>
      </w:r>
      <w:r w:rsidR="00A922EA">
        <w:fldChar w:fldCharType="end"/>
      </w:r>
    </w:p>
    <w:p w14:paraId="3E718B4A" w14:textId="77777777" w:rsidR="007A7E91" w:rsidRDefault="007A7E91" w:rsidP="00F775FA">
      <w:pPr>
        <w:jc w:val="both"/>
      </w:pPr>
    </w:p>
    <w:p w14:paraId="6051459D" w14:textId="5A1B5AF9" w:rsidR="00DA7A99" w:rsidRDefault="00DA7A99" w:rsidP="00F775FA">
      <w:pPr>
        <w:jc w:val="both"/>
      </w:pPr>
      <w:r>
        <w:t>The aim of this research paper is to compare variations of a convolutional neural network model</w:t>
      </w:r>
      <w:r w:rsidR="00C10066">
        <w:t xml:space="preserve"> </w:t>
      </w:r>
      <w:r w:rsidR="0012755A">
        <w:t>due</w:t>
      </w:r>
      <w:r w:rsidR="00C10066">
        <w:t xml:space="preserve"> to their popularity in image classification and</w:t>
      </w:r>
      <w:r>
        <w:t xml:space="preserve"> to assess the changes in accuracy and loss on the fashion-MNIST data. </w:t>
      </w:r>
    </w:p>
    <w:p w14:paraId="423FB744" w14:textId="54EE9781" w:rsidR="00F775FA" w:rsidRDefault="00F775FA" w:rsidP="00F775FA">
      <w:pPr>
        <w:pStyle w:val="Heading2"/>
      </w:pPr>
      <w:r>
        <w:t>Convolutional Neural Networks</w:t>
      </w:r>
    </w:p>
    <w:p w14:paraId="56553A2A" w14:textId="77777777" w:rsidR="00F775FA" w:rsidRDefault="00F775FA" w:rsidP="00F775FA">
      <w:pPr>
        <w:jc w:val="both"/>
      </w:pPr>
    </w:p>
    <w:p w14:paraId="60D389BC" w14:textId="119A7886" w:rsidR="00F775FA" w:rsidRDefault="00F775FA" w:rsidP="00F775FA">
      <w:pPr>
        <w:jc w:val="both"/>
      </w:pPr>
      <w:r>
        <w:t xml:space="preserve">Convolutional Neural Networks, a feed forward neural network, is the main method used for image classification. CNNs mimic the way the human eyes and brain works, by taking small subsections of an image and </w:t>
      </w:r>
      <w:r w:rsidR="00DA7A99">
        <w:t>analyzing</w:t>
      </w:r>
      <w:r>
        <w:t xml:space="preserve"> them. There are three main layers that occur with a CNN, the convolution layer, the pooling layer and the fully connected layer. The convolution layer essentially extracts the features of the image. A filter size and stride size are defined and used to divide up the image into a number or pixels. Next is the pooling layer which takes the output of the convolution layer and reduces the dimensionality again where the average or max values from the results are taken. Then the fully connected layer, where the neurons in each layer are taken and connected to the subsequent layers. This layer then learns how to classify particular objects </w:t>
      </w:r>
      <w:r>
        <w:fldChar w:fldCharType="begin" w:fldLock="1"/>
      </w:r>
      <w:r>
        <w:instrText>ADDIN CSL_CITATION {"citationItems":[{"id":"ITEM-1","itemData":{"author":[{"dropping-particle":"","family":"Lang","given":"Niklas","non-dropping-particle":"","parse-names":false,"suffix":""}],"container-title":"Towards Data Science","id":"ITEM-1","issued":{"date-parts":[["2021"]]},"title":"Breaking down Convolutional Neural Networks: Understanding the Magic behind Image Recognition","type":"webpage"},"uris":["http://www.mendeley.com/documents/?uuid=47e1246c-ab3c-41cb-b524-32372785d280"]}],"mendeley":{"formattedCitation":"(Lang, 2021)","plainTextFormattedCitation":"(Lang, 2021)","previouslyFormattedCitation":"(Lang, 2021)"},"properties":{"noteIndex":0},"schema":"https://github.com/citation-style-language/schema/raw/master/csl-citation.json"}</w:instrText>
      </w:r>
      <w:r>
        <w:fldChar w:fldCharType="separate"/>
      </w:r>
      <w:r w:rsidRPr="00D10D24">
        <w:rPr>
          <w:noProof/>
        </w:rPr>
        <w:t>(Lang, 2021)</w:t>
      </w:r>
      <w:r>
        <w:fldChar w:fldCharType="end"/>
      </w:r>
      <w:r>
        <w:t xml:space="preserve"> </w:t>
      </w:r>
      <w:r>
        <w:fldChar w:fldCharType="begin" w:fldLock="1"/>
      </w:r>
      <w:r>
        <w:instrText>ADDIN CSL_CITATION {"citationItems":[{"id":"ITEM-1","itemData":{"DOI":"10.1109/TNNLS.2021.3084827","ISSN":"21622388","PMID":"34111009","abstract":"A convolutional neural network (CNN) is one of the most significant networks in the deep learning field. Since CNN made impressive achievements in many areas, including but not limited to computer vision and natural language processing, it attracted much attention from both industry and academia in the past few years. The existing reviews mainly focus on CNN's applications in different scenarios without considering CNN from a general perspective, and some novel ideas proposed recently are not covered. In this review, we aim to provide some novel ideas and prospects in this fast-growing field. Besides, not only 2-D convolution but also 1-D and multidimensional ones are involved. First, this review introduces the history of CNN. Second, we provide an overview of various convolutions. Third, some classic and advanced CNN models are introduced; especially those key points making them reach state-of-the-art results. Fourth, through experimental analysis, we draw some conclusions and provide several rules of thumb for functions and hyperparameter selection. Fifth, the applications of 1-D, 2-D, and multidimensional convolution are covered. Finally, some open issues and promising directions for CNN are discussed as guidelines for future work.","author":[{"dropping-particle":"","family":"Li","given":"Zewen","non-dropping-particle":"","parse-names":false,"suffix":""},{"dropping-particle":"","family":"Liu","given":"Fan","non-dropping-particle":"","parse-names":false,"suffix":""},{"dropping-particle":"","family":"Yang","given":"Wenjie","non-dropping-particle":"","parse-names":false,"suffix":""},{"dropping-particle":"","family":"Peng","given":"Shouheng","non-dropping-particle":"","parse-names":false,"suffix":""},{"dropping-particle":"","family":"Zhou","given":"Jun","non-dropping-particle":"","parse-names":false,"suffix":""}],"container-title":"IEEE Transactions on Neural Networks and Learning Systems","id":"ITEM-1","issue":"12","issued":{"date-parts":[["2022"]]},"page":"6999-7019","publisher":"IEEE","title":"A Survey of Convolutional Neural Networks: Analysis, Applications, and Prospects","type":"article-journal","volume":"33"},"uris":["http://www.mendeley.com/documents/?uuid=6cf2730e-be9c-48d6-9034-55e84b597131"]}],"mendeley":{"formattedCitation":"(Li &lt;i&gt;et al.&lt;/i&gt;, 2022)","plainTextFormattedCitation":"(Li et al., 2022)","previouslyFormattedCitation":"(Li &lt;i&gt;et al.&lt;/i&gt;, 2022)"},"properties":{"noteIndex":0},"schema":"https://github.com/citation-style-language/schema/raw/master/csl-citation.json"}</w:instrText>
      </w:r>
      <w:r>
        <w:fldChar w:fldCharType="separate"/>
      </w:r>
      <w:r w:rsidRPr="00AB4B26">
        <w:rPr>
          <w:noProof/>
        </w:rPr>
        <w:t xml:space="preserve">(Li </w:t>
      </w:r>
      <w:r w:rsidRPr="00AB4B26">
        <w:rPr>
          <w:i/>
          <w:noProof/>
        </w:rPr>
        <w:t>et al.</w:t>
      </w:r>
      <w:r w:rsidRPr="00AB4B26">
        <w:rPr>
          <w:noProof/>
        </w:rPr>
        <w:t>, 2022)</w:t>
      </w:r>
      <w:r>
        <w:fldChar w:fldCharType="end"/>
      </w:r>
      <w:r>
        <w:t xml:space="preserve"> </w:t>
      </w:r>
      <w:r>
        <w:fldChar w:fldCharType="begin" w:fldLock="1"/>
      </w:r>
      <w:r>
        <w:instrText>ADDIN CSL_CITATION {"citationItems":[{"id":"ITEM-1","itemData":{"author":[{"dropping-particle":"","family":"Taye","given":"Mohammad Mustafa","non-dropping-particle":"","parse-names":false,"suffix":""}],"container-title":"computation","id":"ITEM-1","issue":"52","issued":{"date-parts":[["2023"]]},"title":"Theoretical Understanding of Convolutional Neural Network : Concepts, Architectures, Applications, Future Directions","type":"article-journal","volume":"11"},"uris":["http://www.mendeley.com/documents/?uuid=abae0409-811c-4cd9-987a-c83009eb78af"]}],"mendeley":{"formattedCitation":"(Taye, 2023)","plainTextFormattedCitation":"(Taye, 2023)","previouslyFormattedCitation":"(Taye, 2023)"},"properties":{"noteIndex":0},"schema":"https://github.com/citation-style-language/schema/raw/master/csl-citation.json"}</w:instrText>
      </w:r>
      <w:r>
        <w:fldChar w:fldCharType="separate"/>
      </w:r>
      <w:r w:rsidRPr="006248D7">
        <w:rPr>
          <w:noProof/>
        </w:rPr>
        <w:t>(Taye, 2023)</w:t>
      </w:r>
      <w:r>
        <w:fldChar w:fldCharType="end"/>
      </w:r>
    </w:p>
    <w:p w14:paraId="0A435801" w14:textId="77777777" w:rsidR="00F775FA" w:rsidRDefault="00F775FA" w:rsidP="00F775FA">
      <w:pPr>
        <w:jc w:val="both"/>
      </w:pPr>
    </w:p>
    <w:p w14:paraId="2E57E4C3" w14:textId="77777777" w:rsidR="00F775FA" w:rsidRDefault="00F775FA" w:rsidP="00F775FA">
      <w:pPr>
        <w:jc w:val="both"/>
      </w:pPr>
      <w:r>
        <w:t xml:space="preserve">An activation function forms part of the neural network that determines what information is communicated to the next neuron. Activation functions common within neural networks are linear, sigmoid, tanh, ReLu and swish. </w:t>
      </w:r>
      <w:r>
        <w:fldChar w:fldCharType="begin" w:fldLock="1"/>
      </w:r>
      <w:r>
        <w:instrText>ADDIN CSL_CITATION {"citationItems":[{"id":"ITEM-1","itemData":{"DOI":"10.1109/TNNLS.2021.3084827","ISSN":"21622388","PMID":"34111009","abstract":"A convolutional neural network (CNN) is one of the most significant networks in the deep learning field. Since CNN made impressive achievements in many areas, including but not limited to computer vision and natural language processing, it attracted much attention from both industry and academia in the past few years. The existing reviews mainly focus on CNN's applications in different scenarios without considering CNN from a general perspective, and some novel ideas proposed recently are not covered. In this review, we aim to provide some novel ideas and prospects in this fast-growing field. Besides, not only 2-D convolution but also 1-D and multidimensional ones are involved. First, this review introduces the history of CNN. Second, we provide an overview of various convolutions. Third, some classic and advanced CNN models are introduced; especially those key points making them reach state-of-the-art results. Fourth, through experimental analysis, we draw some conclusions and provide several rules of thumb for functions and hyperparameter selection. Fifth, the applications of 1-D, 2-D, and multidimensional convolution are covered. Finally, some open issues and promising directions for CNN are discussed as guidelines for future work.","author":[{"dropping-particle":"","family":"Li","given":"Zewen","non-dropping-particle":"","parse-names":false,"suffix":""},{"dropping-particle":"","family":"Liu","given":"Fan","non-dropping-particle":"","parse-names":false,"suffix":""},{"dropping-particle":"","family":"Yang","given":"Wenjie","non-dropping-particle":"","parse-names":false,"suffix":""},{"dropping-particle":"","family":"Peng","given":"Shouheng","non-dropping-particle":"","parse-names":false,"suffix":""},{"dropping-particle":"","family":"Zhou","given":"Jun","non-dropping-particle":"","parse-names":false,"suffix":""}],"container-title":"IEEE Transactions on Neural Networks and Learning Systems","id":"ITEM-1","issue":"12","issued":{"date-parts":[["2022"]]},"page":"6999-7019","publisher":"IEEE","title":"A Survey of Convolutional Neural Networks: Analysis, Applications, and Prospects","type":"article-journal","volume":"33"},"uris":["http://www.mendeley.com/documents/?uuid=6cf2730e-be9c-48d6-9034-55e84b597131"]}],"mendeley":{"formattedCitation":"(Li &lt;i&gt;et al.&lt;/i&gt;, 2022)","manualFormatting":"Li et al., 2022","plainTextFormattedCitation":"(Li et al., 2022)","previouslyFormattedCitation":"(Li &lt;i&gt;et al.&lt;/i&gt;, 2022)"},"properties":{"noteIndex":0},"schema":"https://github.com/citation-style-language/schema/raw/master/csl-citation.json"}</w:instrText>
      </w:r>
      <w:r>
        <w:fldChar w:fldCharType="separate"/>
      </w:r>
      <w:r w:rsidRPr="00AB4B26">
        <w:rPr>
          <w:noProof/>
        </w:rPr>
        <w:t xml:space="preserve">Li </w:t>
      </w:r>
      <w:r w:rsidRPr="00AB4B26">
        <w:rPr>
          <w:i/>
          <w:noProof/>
        </w:rPr>
        <w:t>et al.</w:t>
      </w:r>
      <w:r w:rsidRPr="00AB4B26">
        <w:rPr>
          <w:noProof/>
        </w:rPr>
        <w:t>, 2022</w:t>
      </w:r>
      <w:r>
        <w:fldChar w:fldCharType="end"/>
      </w:r>
      <w:r>
        <w:t xml:space="preserve"> evaluated the activation functions on the fashion MNIST data and concluded that the linear activation performs the worst as expected with a multi-layer model and that ReLU performed the best overall with relation to accuracy, training time and stability. ReLU is the most commonly used activation function as due to time and resource savings, simpler gradient definitions and sparser representation.</w:t>
      </w:r>
      <w:r w:rsidRPr="006248D7">
        <w:t xml:space="preserve"> </w:t>
      </w:r>
      <w:r>
        <w:fldChar w:fldCharType="begin" w:fldLock="1"/>
      </w:r>
      <w:r>
        <w:instrText>ADDIN CSL_CITATION {"citationItems":[{"id":"ITEM-1","itemData":{"DOI":"10.1109/TNNLS.2021.3084827","ISSN":"21622388","PMID":"34111009","abstract":"A convolutional neural network (CNN) is one of the most significant networks in the deep learning field. Since CNN made impressive achievements in many areas, including but not limited to computer vision and natural language processing, it attracted much attention from both industry and academia in the past few years. The existing reviews mainly focus on CNN's applications in different scenarios without considering CNN from a general perspective, and some novel ideas proposed recently are not covered. In this review, we aim to provide some novel ideas and prospects in this fast-growing field. Besides, not only 2-D convolution but also 1-D and multidimensional ones are involved. First, this review introduces the history of CNN. Second, we provide an overview of various convolutions. Third, some classic and advanced CNN models are introduced; especially those key points making them reach state-of-the-art results. Fourth, through experimental analysis, we draw some conclusions and provide several rules of thumb for functions and hyperparameter selection. Fifth, the applications of 1-D, 2-D, and multidimensional convolution are covered. Finally, some open issues and promising directions for CNN are discussed as guidelines for future work.","author":[{"dropping-particle":"","family":"Li","given":"Zewen","non-dropping-particle":"","parse-names":false,"suffix":""},{"dropping-particle":"","family":"Liu","given":"Fan","non-dropping-particle":"","parse-names":false,"suffix":""},{"dropping-particle":"","family":"Yang","given":"Wenjie","non-dropping-particle":"","parse-names":false,"suffix":""},{"dropping-particle":"","family":"Peng","given":"Shouheng","non-dropping-particle":"","parse-names":false,"suffix":""},{"dropping-particle":"","family":"Zhou","given":"Jun","non-dropping-particle":"","parse-names":false,"suffix":""}],"container-title":"IEEE Transactions on Neural Networks and Learning Systems","id":"ITEM-1","issue":"12","issued":{"date-parts":[["2022"]]},"page":"6999-7019","publisher":"IEEE","title":"A Survey of Convolutional Neural Networks: Analysis, Applications, and Prospects","type":"article-journal","volume":"33"},"uris":["http://www.mendeley.com/documents/?uuid=6cf2730e-be9c-48d6-9034-55e84b597131"]}],"mendeley":{"formattedCitation":"(Li &lt;i&gt;et al.&lt;/i&gt;, 2022)","plainTextFormattedCitation":"(Li et al., 2022)","previouslyFormattedCitation":"(Li &lt;i&gt;et al.&lt;/i&gt;, 2022)"},"properties":{"noteIndex":0},"schema":"https://github.com/citation-style-language/schema/raw/master/csl-citation.json"}</w:instrText>
      </w:r>
      <w:r>
        <w:fldChar w:fldCharType="separate"/>
      </w:r>
      <w:r w:rsidRPr="00AB4B26">
        <w:rPr>
          <w:noProof/>
        </w:rPr>
        <w:t xml:space="preserve">(Li </w:t>
      </w:r>
      <w:r w:rsidRPr="00AB4B26">
        <w:rPr>
          <w:i/>
          <w:noProof/>
        </w:rPr>
        <w:t>et al.</w:t>
      </w:r>
      <w:r w:rsidRPr="00AB4B26">
        <w:rPr>
          <w:noProof/>
        </w:rPr>
        <w:t>, 2022)</w:t>
      </w:r>
      <w:r>
        <w:fldChar w:fldCharType="end"/>
      </w:r>
      <w:r>
        <w:t xml:space="preserve"> </w:t>
      </w:r>
      <w:r>
        <w:fldChar w:fldCharType="begin" w:fldLock="1"/>
      </w:r>
      <w:r>
        <w:instrText>ADDIN CSL_CITATION {"citationItems":[{"id":"ITEM-1","itemData":{"author":[{"dropping-particle":"","family":"Taye","given":"Mohammad Mustafa","non-dropping-particle":"","parse-names":false,"suffix":""}],"container-title":"computation","id":"ITEM-1","issue":"52","issued":{"date-parts":[["2023"]]},"title":"Theoretical Understanding of Convolutional Neural Network : Concepts, Architectures, Applications, Future Directions","type":"article-journal","volume":"11"},"uris":["http://www.mendeley.com/documents/?uuid=abae0409-811c-4cd9-987a-c83009eb78af"]}],"mendeley":{"formattedCitation":"(Taye, 2023)","plainTextFormattedCitation":"(Taye, 2023)","previouslyFormattedCitation":"(Taye, 2023)"},"properties":{"noteIndex":0},"schema":"https://github.com/citation-style-language/schema/raw/master/csl-citation.json"}</w:instrText>
      </w:r>
      <w:r>
        <w:fldChar w:fldCharType="separate"/>
      </w:r>
      <w:r w:rsidRPr="006248D7">
        <w:rPr>
          <w:noProof/>
        </w:rPr>
        <w:t>(Taye, 2023)</w:t>
      </w:r>
      <w:r>
        <w:fldChar w:fldCharType="end"/>
      </w:r>
    </w:p>
    <w:p w14:paraId="45C09875" w14:textId="77777777" w:rsidR="00F775FA" w:rsidRDefault="00F775FA" w:rsidP="00F775FA">
      <w:pPr>
        <w:jc w:val="both"/>
      </w:pPr>
    </w:p>
    <w:p w14:paraId="7CEFE327" w14:textId="59C7B953" w:rsidR="00F775FA" w:rsidRDefault="00F775FA" w:rsidP="00F775FA">
      <w:pPr>
        <w:jc w:val="both"/>
      </w:pPr>
      <w:r>
        <w:t xml:space="preserve">Loss functions are a measurement that calculates the distance between the predicted and actual value. Models are optimized to reduce the value of the loss function. For classification, cross entropy is the most commonly used which takes the predicted probability and the output value and the distance between them is used to calculate the penalty value. In CNNs, it is incorporated in a </w:t>
      </w:r>
      <w:r w:rsidR="0012755A">
        <w:t>SoftMax</w:t>
      </w:r>
      <w:r>
        <w:t xml:space="preserve"> layer. Other loss functions that have been introduced to account for the cross </w:t>
      </w:r>
      <w:r w:rsidR="00DA7A99">
        <w:t>entropy</w:t>
      </w:r>
      <w:r>
        <w:t xml:space="preserve"> disadvantages include contrastive loss, triplet loss, center loss and the large margin </w:t>
      </w:r>
      <w:r w:rsidR="0012755A">
        <w:t>SoftMax</w:t>
      </w:r>
      <w:r>
        <w:t>.</w:t>
      </w:r>
      <w:r>
        <w:fldChar w:fldCharType="begin" w:fldLock="1"/>
      </w:r>
      <w:r>
        <w:instrText>ADDIN CSL_CITATION {"citationItems":[{"id":"ITEM-1","itemData":{"DOI":"10.1109/TNNLS.2021.3084827","ISSN":"21622388","PMID":"34111009","abstract":"A convolutional neural network (CNN) is one of the most significant networks in the deep learning field. Since CNN made impressive achievements in many areas, including but not limited to computer vision and natural language processing, it attracted much attention from both industry and academia in the past few years. The existing reviews mainly focus on CNN's applications in different scenarios without considering CNN from a general perspective, and some novel ideas proposed recently are not covered. In this review, we aim to provide some novel ideas and prospects in this fast-growing field. Besides, not only 2-D convolution but also 1-D and multidimensional ones are involved. First, this review introduces the history of CNN. Second, we provide an overview of various convolutions. Third, some classic and advanced CNN models are introduced; especially those key points making them reach state-of-the-art results. Fourth, through experimental analysis, we draw some conclusions and provide several rules of thumb for functions and hyperparameter selection. Fifth, the applications of 1-D, 2-D, and multidimensional convolution are covered. Finally, some open issues and promising directions for CNN are discussed as guidelines for future work.","author":[{"dropping-particle":"","family":"Li","given":"Zewen","non-dropping-particle":"","parse-names":false,"suffix":""},{"dropping-particle":"","family":"Liu","given":"Fan","non-dropping-particle":"","parse-names":false,"suffix":""},{"dropping-particle":"","family":"Yang","given":"Wenjie","non-dropping-particle":"","parse-names":false,"suffix":""},{"dropping-particle":"","family":"Peng","given":"Shouheng","non-dropping-particle":"","parse-names":false,"suffix":""},{"dropping-particle":"","family":"Zhou","given":"Jun","non-dropping-particle":"","parse-names":false,"suffix":""}],"container-title":"IEEE Transactions on Neural Networks and Learning Systems","id":"ITEM-1","issue":"12","issued":{"date-parts":[["2022"]]},"page":"6999-7019","publisher":"IEEE","title":"A Survey of Convolutional Neural Networks: Analysis, Applications, and Prospects","type":"article-journal","volume":"33"},"uris":["http://www.mendeley.com/documents/?uuid=6cf2730e-be9c-48d6-9034-55e84b597131"]}],"mendeley":{"formattedCitation":"(Li &lt;i&gt;et al.&lt;/i&gt;, 2022)","plainTextFormattedCitation":"(Li et al., 2022)","previouslyFormattedCitation":"(Li &lt;i&gt;et al.&lt;/i&gt;, 2022)"},"properties":{"noteIndex":0},"schema":"https://github.com/citation-style-language/schema/raw/master/csl-citation.json"}</w:instrText>
      </w:r>
      <w:r>
        <w:fldChar w:fldCharType="separate"/>
      </w:r>
      <w:r w:rsidRPr="00E91427">
        <w:rPr>
          <w:noProof/>
        </w:rPr>
        <w:t xml:space="preserve">(Li </w:t>
      </w:r>
      <w:r w:rsidRPr="00E91427">
        <w:rPr>
          <w:i/>
          <w:noProof/>
        </w:rPr>
        <w:t>et al.</w:t>
      </w:r>
      <w:r w:rsidRPr="00E91427">
        <w:rPr>
          <w:noProof/>
        </w:rPr>
        <w:t>, 2022)</w:t>
      </w:r>
      <w:r>
        <w:fldChar w:fldCharType="end"/>
      </w:r>
    </w:p>
    <w:p w14:paraId="3D9B2C1C" w14:textId="77777777" w:rsidR="00F775FA" w:rsidRDefault="00F775FA" w:rsidP="00F775FA">
      <w:pPr>
        <w:jc w:val="both"/>
      </w:pPr>
    </w:p>
    <w:p w14:paraId="19EA58F7" w14:textId="09FB1A6B" w:rsidR="00F775FA" w:rsidRDefault="00F775FA" w:rsidP="00F775FA">
      <w:pPr>
        <w:jc w:val="both"/>
      </w:pPr>
      <w:r>
        <w:t xml:space="preserve">Optimizers are functions that are used to reduce loss functions in neural networks. Gradient descent optimizers work to </w:t>
      </w:r>
      <w:r w:rsidR="0012755A">
        <w:t>convert</w:t>
      </w:r>
      <w:r>
        <w:t xml:space="preserve"> the model to a set of parameters that minimizes the loss on training. Examples of optimizers include stochastic gradient descent, </w:t>
      </w:r>
      <w:r w:rsidR="0012755A">
        <w:t>Adam</w:t>
      </w:r>
      <w:r>
        <w:t xml:space="preserve">, and RMSprop. Each optimizer performs to its own strength and weakens and should be decided based on data distribution, computing cost and accuracy. </w:t>
      </w:r>
      <w:r>
        <w:fldChar w:fldCharType="begin" w:fldLock="1"/>
      </w:r>
      <w:r>
        <w:instrText>ADDIN CSL_CITATION {"citationItems":[{"id":"ITEM-1","itemData":{"DOI":"10.1109/TNNLS.2021.3084827","ISSN":"21622388","PMID":"34111009","abstract":"A convolutional neural network (CNN) is one of the most significant networks in the deep learning field. Since CNN made impressive achievements in many areas, including but not limited to computer vision and natural language processing, it attracted much attention from both industry and academia in the past few years. The existing reviews mainly focus on CNN's applications in different scenarios without considering CNN from a general perspective, and some novel ideas proposed recently are not covered. In this review, we aim to provide some novel ideas and prospects in this fast-growing field. Besides, not only 2-D convolution but also 1-D and multidimensional ones are involved. First, this review introduces the history of CNN. Second, we provide an overview of various convolutions. Third, some classic and advanced CNN models are introduced; especially those key points making them reach state-of-the-art results. Fourth, through experimental analysis, we draw some conclusions and provide several rules of thumb for functions and hyperparameter selection. Fifth, the applications of 1-D, 2-D, and multidimensional convolution are covered. Finally, some open issues and promising directions for CNN are discussed as guidelines for future work.","author":[{"dropping-particle":"","family":"Li","given":"Zewen","non-dropping-particle":"","parse-names":false,"suffix":""},{"dropping-particle":"","family":"Liu","given":"Fan","non-dropping-particle":"","parse-names":false,"suffix":""},{"dropping-particle":"","family":"Yang","given":"Wenjie","non-dropping-particle":"","parse-names":false,"suffix":""},{"dropping-particle":"","family":"Peng","given":"Shouheng","non-dropping-particle":"","parse-names":false,"suffix":""},{"dropping-particle":"","family":"Zhou","given":"Jun","non-dropping-particle":"","parse-names":false,"suffix":""}],"container-title":"IEEE Transactions on Neural Networks and Learning Systems","id":"ITEM-1","issue":"12","issued":{"date-parts":[["2022"]]},"page":"6999-7019","publisher":"IEEE","title":"A Survey of Convolutional Neural Networks: Analysis, Applications, and Prospects","type":"article-journal","volume":"33"},"uris":["http://www.mendeley.com/documents/?uuid=6cf2730e-be9c-48d6-9034-55e84b597131"]}],"mendeley":{"formattedCitation":"(Li &lt;i&gt;et al.&lt;/i&gt;, 2022)","plainTextFormattedCitation":"(Li et al., 2022)","previouslyFormattedCitation":"(Li &lt;i&gt;et al.&lt;/i&gt;, 2022)"},"properties":{"noteIndex":0},"schema":"https://github.com/citation-style-language/schema/raw/master/csl-citation.json"}</w:instrText>
      </w:r>
      <w:r>
        <w:fldChar w:fldCharType="separate"/>
      </w:r>
      <w:r w:rsidRPr="00AB4B26">
        <w:rPr>
          <w:noProof/>
        </w:rPr>
        <w:t xml:space="preserve">(Li </w:t>
      </w:r>
      <w:r w:rsidRPr="00AB4B26">
        <w:rPr>
          <w:i/>
          <w:noProof/>
        </w:rPr>
        <w:t>et al.</w:t>
      </w:r>
      <w:r w:rsidRPr="00AB4B26">
        <w:rPr>
          <w:noProof/>
        </w:rPr>
        <w:t>, 2022)</w:t>
      </w:r>
      <w:r>
        <w:fldChar w:fldCharType="end"/>
      </w:r>
    </w:p>
    <w:p w14:paraId="3B10247C" w14:textId="77777777" w:rsidR="00F775FA" w:rsidRDefault="00F775FA" w:rsidP="00F775FA">
      <w:pPr>
        <w:jc w:val="both"/>
      </w:pPr>
    </w:p>
    <w:p w14:paraId="4E63B0B4" w14:textId="6C21E5C3" w:rsidR="00F775FA" w:rsidRDefault="00F775FA" w:rsidP="00F775FA">
      <w:pPr>
        <w:jc w:val="both"/>
      </w:pPr>
      <w:r>
        <w:t xml:space="preserve">Hyperparameter tuning is a crucial part of any model’s development and is no different for CNNs in order to achieve the best performance. For CNNs the main hyperparameters to be tuned include, learning rate, epoch, min-batch size, number of layers and kernels and size of kernels. </w:t>
      </w:r>
      <w:r>
        <w:fldChar w:fldCharType="begin" w:fldLock="1"/>
      </w:r>
      <w:r>
        <w:instrText>ADDIN CSL_CITATION {"citationItems":[{"id":"ITEM-1","itemData":{"DOI":"10.1109/TNNLS.2021.3084827","ISSN":"21622388","PMID":"34111009","abstract":"A convolutional neural network (CNN) is one of the most significant networks in the deep learning field. Since CNN made impressive achievements in many areas, including but not limited to computer vision and natural language processing, it attracted much attention from both industry and academia in the past few years. The existing reviews mainly focus on CNN's applications in different scenarios without considering CNN from a general perspective, and some novel ideas proposed recently are not covered. In this review, we aim to provide some novel ideas and prospects in this fast-growing field. Besides, not only 2-D convolution but also 1-D and multidimensional ones are involved. First, this review introduces the history of CNN. Second, we provide an overview of various convolutions. Third, some classic and advanced CNN models are introduced; especially those key points making them reach state-of-the-art results. Fourth, through experimental analysis, we draw some conclusions and provide several rules of thumb for functions and hyperparameter selection. Fifth, the applications of 1-D, 2-D, and multidimensional convolution are covered. Finally, some open issues and promising directions for CNN are discussed as guidelines for future work.","author":[{"dropping-particle":"","family":"Li","given":"Zewen","non-dropping-particle":"","parse-names":false,"suffix":""},{"dropping-particle":"","family":"Liu","given":"Fan","non-dropping-particle":"","parse-names":false,"suffix":""},{"dropping-particle":"","family":"Yang","given":"Wenjie","non-dropping-particle":"","parse-names":false,"suffix":""},{"dropping-particle":"","family":"Peng","given":"Shouheng","non-dropping-particle":"","parse-names":false,"suffix":""},{"dropping-particle":"","family":"Zhou","given":"Jun","non-dropping-particle":"","parse-names":false,"suffix":""}],"container-title":"IEEE Transactions on Neural Networks and Learning Systems","id":"ITEM-1","issue":"12","issued":{"date-parts":[["2022"]]},"page":"6999-7019","publisher":"IEEE","title":"A Survey of Convolutional Neural Networks: Analysis, Applications, and Prospects","type":"article-journal","volume":"33"},"uris":["http://www.mendeley.com/documents/?uuid=6cf2730e-be9c-48d6-9034-55e84b597131"]}],"mendeley":{"formattedCitation":"(Li &lt;i&gt;et al.&lt;/i&gt;, 2022)","plainTextFormattedCitation":"(Li et al., 2022)","previouslyFormattedCitation":"(Li &lt;i&gt;et al.&lt;/i&gt;, 2022)"},"properties":{"noteIndex":0},"schema":"https://github.com/citation-style-language/schema/raw/master/csl-citation.json"}</w:instrText>
      </w:r>
      <w:r>
        <w:fldChar w:fldCharType="separate"/>
      </w:r>
      <w:r w:rsidRPr="00AB4B26">
        <w:rPr>
          <w:noProof/>
        </w:rPr>
        <w:t xml:space="preserve">(Li </w:t>
      </w:r>
      <w:r w:rsidRPr="00AB4B26">
        <w:rPr>
          <w:i/>
          <w:noProof/>
        </w:rPr>
        <w:t>et al.</w:t>
      </w:r>
      <w:r w:rsidRPr="00AB4B26">
        <w:rPr>
          <w:noProof/>
        </w:rPr>
        <w:t>, 2022)</w:t>
      </w:r>
      <w:r>
        <w:fldChar w:fldCharType="end"/>
      </w:r>
    </w:p>
    <w:p w14:paraId="18D0D4B4" w14:textId="77777777" w:rsidR="00F775FA" w:rsidRDefault="00F775FA" w:rsidP="00F775FA">
      <w:pPr>
        <w:jc w:val="both"/>
      </w:pPr>
    </w:p>
    <w:p w14:paraId="1DCC32E7" w14:textId="4C8CA42C" w:rsidR="00F775FA" w:rsidRDefault="00F775FA" w:rsidP="00F775FA">
      <w:pPr>
        <w:pStyle w:val="Heading2"/>
      </w:pPr>
      <w:r>
        <w:t xml:space="preserve">Big Data Storage and Processing </w:t>
      </w:r>
    </w:p>
    <w:p w14:paraId="56ADFB7D" w14:textId="77777777" w:rsidR="00F775FA" w:rsidRDefault="00F775FA" w:rsidP="00F775FA">
      <w:pPr>
        <w:jc w:val="both"/>
      </w:pPr>
    </w:p>
    <w:p w14:paraId="5627723A" w14:textId="77777777" w:rsidR="00F775FA" w:rsidRDefault="00F775FA" w:rsidP="00F775FA">
      <w:pPr>
        <w:jc w:val="both"/>
      </w:pPr>
      <w:r>
        <w:t xml:space="preserve">Two concerns with deep learning architectures are the high computational cost and memory requirement which is limitations of deep CNN models mainly due to the high multitude of multiplication that occur at the convolution operation level. Due to this, an important step is the selection of a suitable big data storage and processing solution. </w:t>
      </w:r>
      <w:r>
        <w:fldChar w:fldCharType="begin" w:fldLock="1"/>
      </w:r>
      <w:r>
        <w:instrText>ADDIN CSL_CITATION {"citationItems":[{"id":"ITEM-1","itemData":{"DOI":"10.1007/s10462-020-09825-6","ISBN":"0123456789","ISSN":"15737462","abstract":"Deep Convolutional Neural Network (CNN) is a special type of Neural Networks, which has shown exemplary performance on several competitions related to Computer Vision and Image Processing. Some of the exciting application areas of CNN include Image Classification and Segmentation, Object Detection, Video Processing, Natural Language Processing, and Speech Recognition. The powerful learning ability of deep CNN is primarily due to the use of multiple feature extraction stages that can automatically learn representations from the data. The availability of a large amount of data and improvement in the hardware technology has accelerated the research in CNNs, and recently interesting deep CNN architectures have been reported. Several inspiring ideas to bring advancements in CNNs have been explored, such as the use of different activation and loss functions, parameter optimization, regularization, and architectural innovations. However, the significant improvement in the representational capacity of the deep CNN is achieved through architectural innovations. Notably, the ideas of exploiting spatial and channel information, depth and width of architecture, and multi-path information processing have gained substantial attention. Similarly, the idea of using a block of layers as a structural unit is also gaining popularity. This survey thus focuses on the intrinsic taxonomy present in the recently reported deep CNN architectures and, consequently, classifies the recent innovations in CNN architectures into seven different categories. These seven categories are based on spatial exploitation, depth, multi-path, width, feature-map exploitation, channel boosting, and attention. Additionally, the elementary understanding of CNN components, current challenges, and applications of CNN are also provided.","author":[{"dropping-particle":"","family":"Khan","given":"Asifullah","non-dropping-particle":"","parse-names":false,"suffix":""},{"dropping-particle":"","family":"Sohail","given":"Anabia","non-dropping-particle":"","parse-names":false,"suffix":""},{"dropping-particle":"","family":"Zahoora","given":"Umme","non-dropping-particle":"","parse-names":false,"suffix":""},{"dropping-particle":"","family":"Qureshi","given":"Aqsa Saeed","non-dropping-particle":"","parse-names":false,"suffix":""}],"container-title":"Artificial Intelligence Review","id":"ITEM-1","issue":"8","issued":{"date-parts":[["2020"]]},"number-of-pages":"5455-5516","publisher":"Springer Netherlands","title":"A survey of the recent architectures of deep convolutional neural networks","type":"book","volume":"53"},"uris":["http://www.mendeley.com/documents/?uuid=f6397df1-995b-4e09-aa76-df6d7a5225ef"]}],"mendeley":{"formattedCitation":"(Khan &lt;i&gt;et al.&lt;/i&gt;, 2020)","plainTextFormattedCitation":"(Khan et al., 2020)","previouslyFormattedCitation":"(Khan &lt;i&gt;et al.&lt;/i&gt;, 2020)"},"properties":{"noteIndex":0},"schema":"https://github.com/citation-style-language/schema/raw/master/csl-citation.json"}</w:instrText>
      </w:r>
      <w:r>
        <w:fldChar w:fldCharType="separate"/>
      </w:r>
      <w:r w:rsidRPr="00A2254A">
        <w:rPr>
          <w:noProof/>
        </w:rPr>
        <w:t xml:space="preserve">(Khan </w:t>
      </w:r>
      <w:r w:rsidRPr="00A2254A">
        <w:rPr>
          <w:i/>
          <w:noProof/>
        </w:rPr>
        <w:t>et al.</w:t>
      </w:r>
      <w:r w:rsidRPr="00A2254A">
        <w:rPr>
          <w:noProof/>
        </w:rPr>
        <w:t>, 2020)</w:t>
      </w:r>
      <w:r>
        <w:fldChar w:fldCharType="end"/>
      </w:r>
    </w:p>
    <w:p w14:paraId="3CFCA1DD" w14:textId="77777777" w:rsidR="00E6566E" w:rsidRDefault="00E6566E" w:rsidP="00F775FA">
      <w:pPr>
        <w:jc w:val="both"/>
      </w:pPr>
    </w:p>
    <w:p w14:paraId="4256107C" w14:textId="2886FE98" w:rsidR="00F775FA" w:rsidRDefault="00F775FA" w:rsidP="00F775FA">
      <w:pPr>
        <w:jc w:val="both"/>
      </w:pPr>
      <w:r>
        <w:t xml:space="preserve">Nowadays, the quantity of data being generated and consumed is continuously increasing which demands technologies that can store more data and also process data faster. One of the most common ways that data has been stored is with relational databases. In relational databases, the data is structured based on a pre-defined type and format and can be accessed easily and quickly. While these databases have benefits such as predictability, easy user interaction, and easy retrieval, they have high set-up costs, difficult to scale and difficult to incorporate unstructured data. Examples of </w:t>
      </w:r>
      <w:r>
        <w:t xml:space="preserve">relational databases </w:t>
      </w:r>
      <w:r w:rsidR="00FB7E7E">
        <w:t>utilized</w:t>
      </w:r>
      <w:r>
        <w:t xml:space="preserve"> today are MySQL and Oracle.</w:t>
      </w:r>
      <w:r>
        <w:fldChar w:fldCharType="begin" w:fldLock="1"/>
      </w:r>
      <w:r>
        <w:instrText>ADDIN CSL_CITATION {"citationItems":[{"id":"ITEM-1","itemData":{"DOI":"10.3390/app8060913","ISSN":"20763417","abstract":"Recently, the use of internet has become widespread, increasing the use of mobile phones, tablets, computers, Internet of Things (IoT) devices and other digital sources. In the health sector with the help of new generation digital medical equipment, this digital world also has tended to grow in an unpredictable way in that it has nearly 10% of the global wide data itself and continues to keep grow beyond what the other sectors have. This progress has greatly enlarged the amount of produced data which cannot be resolved with conventional methods. In this work, an efficient model for the storage of medical images using a distributed file system structure has been developed. With this work, a robust, available, scalable, and serverless solution structure has been produced, especially for storing large amounts of data in the medical field. Furthermore, the security level of the system is extreme by use of static Internet protocol (IP), user credentials, and synchronously encrypted file contents. One of the most important key features of the system is high performance and easy scalability. In this way, the system can work with fewer hardware elements and be more robust than others that use name node architecture. According to the test results, it is seen that the performance of the designed system is better than 97% from a Not Only Structured Query Language (NoSQL) system, 80% from a relational database management system (RDBMS), and 74% from an operating system (OS).","author":[{"dropping-particle":"","family":"Ergüzen","given":"Atilla","non-dropping-particle":"","parse-names":false,"suffix":""},{"dropping-particle":"","family":"ünver","given":"Mahmut","non-dropping-particle":"","parse-names":false,"suffix":""}],"container-title":"Applied Sciences (Switzerland)","id":"ITEM-1","issue":"6","issued":{"date-parts":[["2018"]]},"page":"1-20","title":"Developing a file system structure to solve healthy big data storage and archiving problems using a distributed file system","type":"article-journal","volume":"8"},"uris":["http://www.mendeley.com/documents/?uuid=375420f8-74c2-45f4-8f8b-dd8644985fcf"]},{"id":"ITEM-2","itemData":{"ISSN":"2278-0181","abstract":"We report the comparison between the two leading type of Database storage components prevailing in the industry. The Database is largely concerned with managing massive amount of data in a consistent, stable, repeatable and quick manner. The prominent features of both relational as well as non relational databases have been specified which form the basis of the comparison between the two types of database. The relational model is based on mathematical theory(set theory, relational theory) whereas the non-relational databases may or may not have a single groundwork mathematical theory. Relational model is beneficial when it comes to reliability, flexibility, robustness, scalability requirements but in order to cater to the needs of modern applications where the data is huge and generally unstructured; Non-relational databases show true signs of usability here. Based on the characteristics, commonly used tools of relational and non relational databases are mentioned along with brief introduction of the tools. Comparison has been done between the tools to notify the distinctive features of tools of relational and non relational database. Conclusive remarks about the two categories of database have been mentioned.","author":[{"dropping-particle":"","family":"Jatana","given":"Nishtha","non-dropping-particle":"","parse-names":false,"suffix":""},{"dropping-particle":"","family":"Puri","given":"Sahil","non-dropping-particle":"","parse-names":false,"suffix":""},{"dropping-particle":"","family":"Ahuja","given":"Mehak","non-dropping-particle":"","parse-names":false,"suffix":""},{"dropping-particle":"","family":"Kathuria","given":"Ishita","non-dropping-particle":"","parse-names":false,"suffix":""},{"dropping-particle":"","family":"Gosain","given":"Dishant","non-dropping-particle":"","parse-names":false,"suffix":""}],"container-title":"International Journal of Engineering Research &amp; Technology (IJERT)","id":"ITEM-2","issue":"6","issued":{"date-parts":[["2012"]]},"page":"1-5","title":"A Survey and Comparison of Relational and Non-Relational Database","type":"article-journal","volume":"1"},"uris":["http://www.mendeley.com/documents/?uuid=3fde49d9-b9cd-4d08-9e20-47baeb248e53"]}],"mendeley":{"formattedCitation":"(Jatana &lt;i&gt;et al.&lt;/i&gt;, 2012; Ergüzen and ünver, 2018)","plainTextFormattedCitation":"(Jatana et al., 2012; Ergüzen and ünver, 2018)","previouslyFormattedCitation":"(Jatana &lt;i&gt;et al.&lt;/i&gt;, 2012; Ergüzen and ünver, 2018)"},"properties":{"noteIndex":0},"schema":"https://github.com/citation-style-language/schema/raw/master/csl-citation.json"}</w:instrText>
      </w:r>
      <w:r>
        <w:fldChar w:fldCharType="separate"/>
      </w:r>
      <w:r w:rsidRPr="00F95E4E">
        <w:rPr>
          <w:noProof/>
        </w:rPr>
        <w:t xml:space="preserve">(Jatana </w:t>
      </w:r>
      <w:r w:rsidRPr="00F95E4E">
        <w:rPr>
          <w:i/>
          <w:noProof/>
        </w:rPr>
        <w:t>et al.</w:t>
      </w:r>
      <w:r w:rsidRPr="00F95E4E">
        <w:rPr>
          <w:noProof/>
        </w:rPr>
        <w:t>, 2012; Ergüzen and ünver, 2018)</w:t>
      </w:r>
      <w:r>
        <w:fldChar w:fldCharType="end"/>
      </w:r>
    </w:p>
    <w:p w14:paraId="395AFAA4" w14:textId="77777777" w:rsidR="00F775FA" w:rsidRDefault="00F775FA" w:rsidP="00F775FA">
      <w:pPr>
        <w:jc w:val="both"/>
      </w:pPr>
    </w:p>
    <w:p w14:paraId="7AC330B9" w14:textId="56280560" w:rsidR="00F775FA" w:rsidRDefault="00F775FA" w:rsidP="00F775FA">
      <w:pPr>
        <w:jc w:val="both"/>
      </w:pPr>
      <w:r>
        <w:t xml:space="preserve">In order to overcome the challenges of relational databases, non-relational systems were established. Non-relational systems don’t </w:t>
      </w:r>
      <w:r w:rsidR="0012755A">
        <w:t>utilize</w:t>
      </w:r>
      <w:r>
        <w:t xml:space="preserve"> SQL and are often referred to as NoSQL databases. These were designed to offer high performance, availability, and scalability. However, these benefits are at the cost of losing ACID (atomic, consistent, isolated, durable) attributes that come with the relational databases. Instead, they contain the BASE (basic availability, soft state, eventual consistency) attributes. </w:t>
      </w:r>
      <w:r>
        <w:fldChar w:fldCharType="begin" w:fldLock="1"/>
      </w:r>
      <w:r>
        <w:instrText>ADDIN CSL_CITATION {"citationItems":[{"id":"ITEM-1","itemData":{"DOI":"10.1109/RoEduNet.2011.5993686","ISBN":"9781457712333","ISSN":"20681038","abstract":"This paper is trying to comment on the various NoSQL (Not only Structured Query Language) systems and to make a comparison (using multiple criteria) between them. The NoSQL databases were created as a mean to offer high performance (both in terms of speed and size) and high availability at the price of loosing the ACID (Atomic, Consistent, Isolated, Durable) trait of the traditional databases in exchange with keeping a weaker BASE (Basic Availability, Soft state, Eventual consistency) feature. Remains to be seen which of the multiple solutions created since the official appearance of the NoSQL concept (which was defined in 1998 and reintroduced in 2009, around which moment several NoSQL solutions emerged; at the present moment there are known over 120 such solutions) are really delivering on these promises of higher performance (although several of them are already used with very good results). © 2011 IEEE.","author":[{"dropping-particle":"","family":"Tudorica","given":"Bogdan George","non-dropping-particle":"","parse-names":false,"suffix":""},{"dropping-particle":"","family":"Bucur","given":"Cristian","non-dropping-particle":"","parse-names":false,"suffix":""}],"container-title":"Proceedings - RoEduNet IEEE International Conference","id":"ITEM-1","issued":{"date-parts":[["2011"]]},"page":"1-5","publisher":"IEEE","title":"A comparison between several NoSQL databases with comments and notes","type":"article-journal"},"uris":["http://www.mendeley.com/documents/?uuid=6c02bae9-eadd-449d-9002-63b20b71a60d"]}],"mendeley":{"formattedCitation":"(Tudorica and Bucur, 2011)","plainTextFormattedCitation":"(Tudorica and Bucur, 2011)","previouslyFormattedCitation":"(Tudorica and Bucur, 2011)"},"properties":{"noteIndex":0},"schema":"https://github.com/citation-style-language/schema/raw/master/csl-citation.json"}</w:instrText>
      </w:r>
      <w:r>
        <w:fldChar w:fldCharType="separate"/>
      </w:r>
      <w:r w:rsidRPr="003306AE">
        <w:rPr>
          <w:noProof/>
        </w:rPr>
        <w:t>(Tudorica and Bucur, 2011)</w:t>
      </w:r>
      <w:r>
        <w:fldChar w:fldCharType="end"/>
      </w:r>
      <w:r>
        <w:t xml:space="preserve"> </w:t>
      </w:r>
    </w:p>
    <w:p w14:paraId="3F0BFBBC" w14:textId="77777777" w:rsidR="00F775FA" w:rsidRDefault="00F775FA" w:rsidP="00F775FA">
      <w:pPr>
        <w:jc w:val="both"/>
      </w:pPr>
    </w:p>
    <w:p w14:paraId="2D311495" w14:textId="63DBF938" w:rsidR="00F775FA" w:rsidRDefault="00F775FA" w:rsidP="00F775FA">
      <w:pPr>
        <w:jc w:val="both"/>
      </w:pPr>
      <w:r>
        <w:t xml:space="preserve">Distributed file systems (DFSs) are a type of non-relational </w:t>
      </w:r>
      <w:r w:rsidR="004A0F87">
        <w:t>system</w:t>
      </w:r>
      <w:r>
        <w:t xml:space="preserve"> that is distributed across multiple servers or locations. The main attributes of a DFSs are transparency, fault tolerance and scalability. </w:t>
      </w:r>
      <w:r>
        <w:fldChar w:fldCharType="begin" w:fldLock="1"/>
      </w:r>
      <w:r>
        <w:instrText>ADDIN CSL_CITATION {"citationItems":[{"id":"ITEM-1","itemData":{"author":[{"dropping-particle":"","family":"Depardon","given":"Benjamin","non-dropping-particle":"","parse-names":false,"suffix":""},{"dropping-particle":"","family":"Mahec","given":"Le","non-dropping-particle":"","parse-names":false,"suffix":""},{"dropping-particle":"","family":"Cyril","given":"S","non-dropping-particle":"","parse-names":false,"suffix":""},{"dropping-particle":"","family":"Depardon","given":"Benjamin","non-dropping-particle":"","parse-names":false,"suffix":""},{"dropping-particle":"","family":"Mahec","given":"Le","non-dropping-particle":"","parse-names":false,"suffix":""},{"dropping-particle":"","family":"Cyril","given":"S","non-dropping-particle":"","parse-names":false,"suffix":""}],"container-title":"Research Report","id":"ITEM-1","issued":{"date-parts":[["2013"]]},"page":"44","title":"Analysis of Six Distributed File Systems To cite this version : Analysis of Six Distributed File Systems","type":"article-journal"},"uris":["http://www.mendeley.com/documents/?uuid=6c0c2d29-4455-4b81-a7c6-19db0d1feee5"]}],"mendeley":{"formattedCitation":"(Depardon &lt;i&gt;et al.&lt;/i&gt;, 2013)","plainTextFormattedCitation":"(Depardon et al., 2013)","previouslyFormattedCitation":"(Depardon &lt;i&gt;et al.&lt;/i&gt;, 2013)"},"properties":{"noteIndex":0},"schema":"https://github.com/citation-style-language/schema/raw/master/csl-citation.json"}</w:instrText>
      </w:r>
      <w:r>
        <w:fldChar w:fldCharType="separate"/>
      </w:r>
      <w:r w:rsidRPr="004411AE">
        <w:rPr>
          <w:noProof/>
        </w:rPr>
        <w:t xml:space="preserve">(Depardon </w:t>
      </w:r>
      <w:r w:rsidRPr="004411AE">
        <w:rPr>
          <w:i/>
          <w:noProof/>
        </w:rPr>
        <w:t>et al.</w:t>
      </w:r>
      <w:r w:rsidRPr="004411AE">
        <w:rPr>
          <w:noProof/>
        </w:rPr>
        <w:t>, 2013)</w:t>
      </w:r>
      <w:r>
        <w:fldChar w:fldCharType="end"/>
      </w:r>
      <w:r>
        <w:t xml:space="preserve"> A commonly used solution for big data storage is Hadoop, an open-source software framework that is comprised of two layers, the storage layer which is called Hadoop Distributed File System (HDFS) and second layer which is processing layer called MapReduce. Hadoop is scalable, fault tolerant, cost-effective and </w:t>
      </w:r>
      <w:r w:rsidR="004A0F87">
        <w:t>supports</w:t>
      </w:r>
      <w:r>
        <w:t xml:space="preserve"> unstructured data. The main limitation is the slow processing speed. </w:t>
      </w:r>
      <w:r>
        <w:fldChar w:fldCharType="begin" w:fldLock="1"/>
      </w:r>
      <w:r>
        <w:instrText>ADDIN CSL_CITATION {"citationItems":[{"id":"ITEM-1","itemData":{"DOI":"10.1109/CONFLUENCE.2014.6949336","ISBN":"9781479942367","abstract":"Hadoop Distributed file System is used for processing, storing and analyzing very large amount of unstructured data. It stores the data reliably and provides fault tolerance, fast and scalable access to the information. It is used with MapReduce, which is a programming model. HDFS and Map Reduce are the core components of Hadoop. Hadoop is a framework of tools for large scale computation and data processing of large data sets. As we know data and information is exponentially increasing in current era therefore the technology like Hadoop, Cassandra File System, etc became the preferred choice among the IT professionals and business communities. Hadoop Distributed File System is rapidly growing and proving itself as cutting edge technology in dealing with huge amount of structured and unstructured data. This paper includes step by step introduction to data management using file system, data management using RDBMS then need of Hadoop distributed file system, and its working process.","author":[{"dropping-particle":"","family":"Dwivedi","given":"Kalpana","non-dropping-particle":"","parse-names":false,"suffix":""},{"dropping-particle":"","family":"Dubey","given":"Sanjay Kumar","non-dropping-particle":"","parse-names":false,"suffix":""}],"container-title":"Proceedings of the 5th International Conference on Confluence 2014: The Next Generation Information Technology Summit","id":"ITEM-1","issued":{"date-parts":[["2014"]]},"page":"174-181","title":"Analytical review on Hadoop Distributed file system","type":"article-journal"},"uris":["http://www.mendeley.com/documents/?uuid=831474ff-6578-42ec-a5dc-7140e1bdca79"]},{"id":"ITEM-2","itemData":{"DOI":"10.1016/j.procs.2015.04.108","ISSN":"18770509","abstract":"The applications running on Hadoop clusters are increasing day by day. This is due to the fact that organizations have found a simple and efficient model that works well in distributed environment. The model is built to work efficiently on thousands of machines and massive data sets using commodity hardware. HDFS and MapReduce is a scalable and fault-tolerant model that hides all the complexities for Big Data analytics. Since Hadoop is becoming increasingly popular, understanding technical details becomes essential. This fact inspired us to explore Hadoop and its components in-depth. The process of analysing, examining and processing huge amount of unstructured data to extract required information has been a challenge. In this paper we discuss Hadoop and its components in detail which comprise of MapReduce and Hadoop Distributed File System (HDFS). MapReduce engine uses JobTracker and TaskTracker that handle monitoring and execution of job. HDFS a distributed file-system which comprise of NameNode, DataNode and Secondary NameNode for efficient handling of distributed storage purpose. The details provided can be used for developing large scale distributed applications that can exploit computational power of multiple nodes for data and compute intensive applications.","author":[{"dropping-particle":"","family":"Ghazi","given":"Mohd Rehan","non-dropping-particle":"","parse-names":false,"suffix":""},{"dropping-particle":"","family":"Gangodkar","given":"Durgaprasad","non-dropping-particle":"","parse-names":false,"suffix":""}],"container-title":"Procedia Computer Science","id":"ITEM-2","issue":"C","issued":{"date-parts":[["2015"]]},"page":"45-50","publisher":"Elsevier Masson SAS","title":"Hadoop, mapreduce and HDFS: A developers perspective","type":"article-journal","volume":"48"},"uris":["http://www.mendeley.com/documents/?uuid=93c43377-9400-4d41-8019-8d2134162c79"]}],"mendeley":{"formattedCitation":"(Dwivedi and Dubey, 2014; Ghazi and Gangodkar, 2015)","plainTextFormattedCitation":"(Dwivedi and Dubey, 2014; Ghazi and Gangodkar, 2015)","previouslyFormattedCitation":"(Dwivedi and Dubey, 2014; Ghazi and Gangodkar, 2015)"},"properties":{"noteIndex":0},"schema":"https://github.com/citation-style-language/schema/raw/master/csl-citation.json"}</w:instrText>
      </w:r>
      <w:r>
        <w:fldChar w:fldCharType="separate"/>
      </w:r>
      <w:r w:rsidRPr="00570732">
        <w:rPr>
          <w:noProof/>
        </w:rPr>
        <w:t>(Dwivedi and Dubey, 2014; Ghazi and Gangodkar, 2015)</w:t>
      </w:r>
      <w:r>
        <w:fldChar w:fldCharType="end"/>
      </w:r>
    </w:p>
    <w:p w14:paraId="2D0A7FE3" w14:textId="77777777" w:rsidR="00F775FA" w:rsidRDefault="00F775FA" w:rsidP="00F775FA">
      <w:pPr>
        <w:jc w:val="both"/>
      </w:pPr>
    </w:p>
    <w:p w14:paraId="4EEF56D8" w14:textId="0A3F93E8" w:rsidR="00F775FA" w:rsidRDefault="00F775FA" w:rsidP="00F775FA">
      <w:pPr>
        <w:jc w:val="both"/>
      </w:pPr>
      <w:r>
        <w:t xml:space="preserve">HDFS is targeted towards batch processing. The architecture behind HDFS is a </w:t>
      </w:r>
      <w:r w:rsidR="0012755A">
        <w:t>Name Node</w:t>
      </w:r>
      <w:r>
        <w:t xml:space="preserve">, where the metadata is managed and </w:t>
      </w:r>
      <w:r w:rsidR="0012755A">
        <w:t>Data Node</w:t>
      </w:r>
      <w:r>
        <w:t xml:space="preserve">, where the data is stored. The </w:t>
      </w:r>
      <w:r w:rsidR="0012755A">
        <w:t>Name Node</w:t>
      </w:r>
      <w:r>
        <w:t xml:space="preserve"> is broken down into blocks of data that get distributed to multiple </w:t>
      </w:r>
      <w:r w:rsidR="0012755A">
        <w:t>Data Nodes</w:t>
      </w:r>
      <w:r>
        <w:t xml:space="preserve">, and often blocks are replicated across nodes as system backup. MapReduce is a programming model which writes to applications and is capable of parallel processing. There are two phases, the map phase whose input arises from the HDFS and the reduce phase whose input is the map phase output. In addition, MapReduce </w:t>
      </w:r>
      <w:r w:rsidR="00681CC0">
        <w:t>utilized</w:t>
      </w:r>
      <w:r>
        <w:t xml:space="preserve"> </w:t>
      </w:r>
      <w:r w:rsidR="0012755A">
        <w:t>Job Tracker</w:t>
      </w:r>
      <w:r>
        <w:t xml:space="preserve"> daemon and </w:t>
      </w:r>
      <w:proofErr w:type="spellStart"/>
      <w:r>
        <w:t>TaskTracker</w:t>
      </w:r>
      <w:proofErr w:type="spellEnd"/>
      <w:r>
        <w:t xml:space="preserve"> daemon similar to the master/slave architecture. </w:t>
      </w:r>
      <w:r>
        <w:fldChar w:fldCharType="begin" w:fldLock="1"/>
      </w:r>
      <w:r>
        <w:instrText>ADDIN CSL_CITATION {"citationItems":[{"id":"ITEM-1","itemData":{"DOI":"10.1109/CONFLUENCE.2014.6949336","ISBN":"9781479942367","abstract":"Hadoop Distributed file System is used for processing, storing and analyzing very large amount of unstructured data. It stores the data reliably and provides fault tolerance, fast and scalable access to the information. It is used with MapReduce, which is a programming model. HDFS and Map Reduce are the core components of Hadoop. Hadoop is a framework of tools for large scale computation and data processing of large data sets. As we know data and information is exponentially increasing in current era therefore the technology like Hadoop, Cassandra File System, etc became the preferred choice among the IT professionals and business communities. Hadoop Distributed File System is rapidly growing and proving itself as cutting edge technology in dealing with huge amount of structured and unstructured data. This paper includes step by step introduction to data management using file system, data management using RDBMS then need of Hadoop distributed file system, and its working process.","author":[{"dropping-particle":"","family":"Dwivedi","given":"Kalpana","non-dropping-particle":"","parse-names":false,"suffix":""},{"dropping-particle":"","family":"Dubey","given":"Sanjay Kumar","non-dropping-particle":"","parse-names":false,"suffix":""}],"container-title":"Proceedings of the 5th International Conference on Confluence 2014: The Next Generation Information Technology Summit","id":"ITEM-1","issued":{"date-parts":[["2014"]]},"page":"174-181","title":"Analytical review on Hadoop Distributed file system","type":"article-journal"},"uris":["http://www.mendeley.com/documents/?uuid=831474ff-6578-42ec-a5dc-7140e1bdca79"]},{"id":"ITEM-2","itemData":{"DOI":"10.1016/j.procs.2015.04.108","ISSN":"18770509","abstract":"The applications running on Hadoop clusters are increasing day by day. This is due to the fact that organizations have found a simple and efficient model that works well in distributed environment. The model is built to work efficiently on thousands of machines and massive data sets using commodity hardware. HDFS and MapReduce is a scalable and fault-tolerant model that hides all the complexities for Big Data analytics. Since Hadoop is becoming increasingly popular, understanding technical details becomes essential. This fact inspired us to explore Hadoop and its components in-depth. The process of analysing, examining and processing huge amount of unstructured data to extract required information has been a challenge. In this paper we discuss Hadoop and its components in detail which comprise of MapReduce and Hadoop Distributed File System (HDFS). MapReduce engine uses JobTracker and TaskTracker that handle monitoring and execution of job. HDFS a distributed file-system which comprise of NameNode, DataNode and Secondary NameNode for efficient handling of distributed storage purpose. The details provided can be used for developing large scale distributed applications that can exploit computational power of multiple nodes for data and compute intensive applications.","author":[{"dropping-particle":"","family":"Ghazi","given":"Mohd Rehan","non-dropping-particle":"","parse-names":false,"suffix":""},{"dropping-particle":"","family":"Gangodkar","given":"Durgaprasad","non-dropping-particle":"","parse-names":false,"suffix":""}],"container-title":"Procedia Computer Science","id":"ITEM-2","issue":"C","issued":{"date-parts":[["2015"]]},"page":"45-50","publisher":"Elsevier Masson SAS","title":"Hadoop, mapreduce and HDFS: A developers perspective","type":"article-journal","volume":"48"},"uris":["http://www.mendeley.com/documents/?uuid=93c43377-9400-4d41-8019-8d2134162c79"]}],"mendeley":{"formattedCitation":"(Dwivedi and Dubey, 2014; Ghazi and Gangodkar, 2015)","plainTextFormattedCitation":"(Dwivedi and Dubey, 2014; Ghazi and Gangodkar, 2015)","previouslyFormattedCitation":"(Dwivedi and Dubey, 2014; Ghazi and Gangodkar, 2015)"},"properties":{"noteIndex":0},"schema":"https://github.com/citation-style-language/schema/raw/master/csl-citation.json"}</w:instrText>
      </w:r>
      <w:r>
        <w:fldChar w:fldCharType="separate"/>
      </w:r>
      <w:r w:rsidRPr="00570732">
        <w:rPr>
          <w:noProof/>
        </w:rPr>
        <w:t>(Dwivedi and Dubey, 2014; Ghazi and Gangodkar, 2015)</w:t>
      </w:r>
      <w:r>
        <w:fldChar w:fldCharType="end"/>
      </w:r>
    </w:p>
    <w:p w14:paraId="4E44BCCF" w14:textId="77777777" w:rsidR="00F775FA" w:rsidRDefault="00F775FA" w:rsidP="00F775FA">
      <w:pPr>
        <w:jc w:val="both"/>
      </w:pPr>
    </w:p>
    <w:p w14:paraId="31A83A2A" w14:textId="30F93956" w:rsidR="00F775FA" w:rsidRDefault="00F775FA" w:rsidP="00F775FA">
      <w:pPr>
        <w:jc w:val="both"/>
      </w:pPr>
      <w:r>
        <w:t xml:space="preserve">Apache spark is a data processing platform that implements a hybrid framework that can support batch and real-time processing. Apache Sparks architecture is made up of driver program, cluster manage and slave nodes. The driver program is the master node and entry point for the application. The cluster manager is responsible for resourcing, splitting the jobs into the slave node clusters which </w:t>
      </w:r>
      <w:r w:rsidR="0012755A">
        <w:t>they</w:t>
      </w:r>
      <w:r>
        <w:t xml:space="preserve"> execute. Resilient Distributed Datasets (RDDs) are a core structure to Apache Spark which supports in-memory processing providing a fault tolerant framework. As a result of using RDDs, Apache Spark is a hundred times faster than Hadoop. Additional benefits of Apache Spark include use with multiple programming language, and real time processing. </w:t>
      </w:r>
      <w:r>
        <w:fldChar w:fldCharType="begin" w:fldLock="1"/>
      </w:r>
      <w:r w:rsidR="00120CBE">
        <w:instrText>ADDIN CSL_CITATION {"citationItems":[{"id":"ITEM-1","itemData":{"ISBN":"9781728136875","author":[{"dropping-particle":"","family":"Shaikh","given":"Eman","non-dropping-particle":"","parse-names":false,"suffix":""},{"dropping-particle":"","family":"Alufaisan","given":"Yasmeen","non-dropping-particle":"","parse-names":false,"suffix":""},{"dropping-particle":"","family":"Mohiuddin","given":"Iman","non-dropping-particle":"","parse-names":false,"suffix":""},{"dropping-particle":"","family":"Nahvi","given":"Irum","non-dropping-particle":"","parse-names":false,"suffix":""}],"container-title":"2019 2nd IEEE Middle East and North Africa COMMunications Conference, MENACOMM 2019","id":"ITEM-1","issued":{"date-parts":[["2019"]]},"title":"Apache Spark: A Big Data Processing Engine","type":"paper-conference"},"uris":["http://www.mendeley.com/documents/?uuid=a1c1e134-a171-4fbc-a870-e4ff50719d45"]}],"mendeley":{"formattedCitation":"(Shaikh &lt;i&gt;et al.&lt;/i&gt;, 2019)","plainTextFormattedCitation":"(Shaikh et al., 2019)","previouslyFormattedCitation":"(Shaikh &lt;i&gt;et al.&lt;/i&gt;, 2019)"},"properties":{"noteIndex":0},"schema":"https://github.com/citation-style-language/schema/raw/master/csl-citation.json"}</w:instrText>
      </w:r>
      <w:r>
        <w:fldChar w:fldCharType="separate"/>
      </w:r>
      <w:r w:rsidRPr="00A42849">
        <w:rPr>
          <w:noProof/>
        </w:rPr>
        <w:t xml:space="preserve">(Shaikh </w:t>
      </w:r>
      <w:r w:rsidRPr="00A42849">
        <w:rPr>
          <w:i/>
          <w:noProof/>
        </w:rPr>
        <w:t>et al.</w:t>
      </w:r>
      <w:r w:rsidRPr="00A42849">
        <w:rPr>
          <w:noProof/>
        </w:rPr>
        <w:t>, 2019)</w:t>
      </w:r>
      <w:r>
        <w:fldChar w:fldCharType="end"/>
      </w:r>
      <w:r w:rsidR="00681CC0">
        <w:t xml:space="preserve">  </w:t>
      </w:r>
    </w:p>
    <w:p w14:paraId="7E0A724C" w14:textId="77777777" w:rsidR="0058160B" w:rsidRDefault="0058160B" w:rsidP="00F775FA">
      <w:pPr>
        <w:jc w:val="both"/>
      </w:pPr>
    </w:p>
    <w:p w14:paraId="4C9310D3" w14:textId="56771F48" w:rsidR="0058160B" w:rsidRDefault="00E03DCA" w:rsidP="00F775FA">
      <w:pPr>
        <w:jc w:val="both"/>
      </w:pPr>
      <w:r>
        <w:t>Ap</w:t>
      </w:r>
      <w:r w:rsidR="00205174">
        <w:t xml:space="preserve">ache pig </w:t>
      </w:r>
      <w:r w:rsidR="00FC26D2">
        <w:t xml:space="preserve">is another platform that can be used with Hadoop. It is suitable for large dataset and processes the MapReduce steps. </w:t>
      </w:r>
      <w:r w:rsidR="002B6410">
        <w:t>For execution there are two environments, a local for smaller datasets and a</w:t>
      </w:r>
      <w:r w:rsidR="00000D98">
        <w:t xml:space="preserve"> distributed for the Hadoop cluster. </w:t>
      </w:r>
      <w:r w:rsidR="0012755A">
        <w:t>Pigs’</w:t>
      </w:r>
      <w:r w:rsidR="00A70CF6">
        <w:t xml:space="preserve"> architecture is </w:t>
      </w:r>
      <w:r w:rsidR="004C3702">
        <w:t xml:space="preserve">a pig </w:t>
      </w:r>
      <w:r w:rsidR="0012755A">
        <w:t>Latin</w:t>
      </w:r>
      <w:r w:rsidR="004C3702">
        <w:t xml:space="preserve"> script interpreter that sits above the map reduce and HDFS systems. The pig </w:t>
      </w:r>
      <w:r w:rsidR="0012755A">
        <w:t>Latin</w:t>
      </w:r>
      <w:r w:rsidR="004C3702">
        <w:t xml:space="preserve"> script interpreter</w:t>
      </w:r>
      <w:r w:rsidR="00B14BF0">
        <w:t xml:space="preserve"> can be run through either a grunt shell or pig </w:t>
      </w:r>
      <w:r w:rsidR="00B14BF0">
        <w:lastRenderedPageBreak/>
        <w:t xml:space="preserve">server, </w:t>
      </w:r>
      <w:r w:rsidR="00742534">
        <w:t xml:space="preserve">which then feeds into a parser, optimizer, compiler, and execution engine. </w:t>
      </w:r>
      <w:r w:rsidR="00D517BF">
        <w:t xml:space="preserve">By the end the script is converted into MapReduce jobs and is forward processed. </w:t>
      </w:r>
      <w:r w:rsidR="009D4829">
        <w:t>Benefits of Pig include being able to process all data structures, easy to u</w:t>
      </w:r>
      <w:r w:rsidR="00FF67AC">
        <w:t xml:space="preserve">se and supports optimization. </w:t>
      </w:r>
      <w:r w:rsidR="00FF67AC">
        <w:fldChar w:fldCharType="begin" w:fldLock="1"/>
      </w:r>
      <w:r w:rsidR="00B56297">
        <w:instrText>ADDIN CSL_CITATION {"citationItems":[{"id":"ITEM-1","itemData":{"DOI":"10.32628/cseit195250","abstract":"Ever since the enhancement of technology has taken place, the data is growing at an alarming rate. The most prominent factor of data growth is the “Social Media”, leads to the origination of a tremendous amount of data called Big Data. Big Data is a term used for data sets that are extremely large in size as well as complicated to store and process using traditional database processing applications. A saviour to deal with Big Data is “Hadoop” and two major components of Hadoop which are HDFS (Distributed Storage) and Map Reduce(Parallel Processing). Apache Pig and Hive is an essential part of the Hadoop Ecosystem. This paper covers an overview of both Apache Pig and Hive with their architecture. As Hadoop, no doubt is doing tremendously great work by storing and processing the huge volume of data but there are more frameworks now a days to increase the efficiency of Hadoop framework which are basically seen as the layers of Hadoop or a part of Apache Hadoop project. And that is why this paper includes the two most important layers namely Apache Pig and Apache Hive.","author":[{"dropping-particle":"","family":"Arora","given":"Saiyam","non-dropping-particle":"","parse-names":false,"suffix":""},{"dropping-particle":"","family":"Verma","given":"Abinesh","non-dropping-particle":"","parse-names":false,"suffix":""},{"dropping-particle":"","family":"Vasuja","given":"Richa","non-dropping-particle":"","parse-names":false,"suffix":""},{"dropping-particle":"","family":"Vasuja","given":"Richa","non-dropping-particle":"","parse-names":false,"suffix":""}],"container-title":"International Journal of Scientific Research in Computer Science, Engineering and Information Technology","id":"ITEM-1","issue":"2","issued":{"date-parts":[["2019"]]},"page":"432-436","title":"An Overview of Apache Pig and Apache Hive","type":"article-journal","volume":"5"},"uris":["http://www.mendeley.com/documents/?uuid=ec6a99bb-2656-4a53-b2df-0347d9b3ef28"]}],"mendeley":{"formattedCitation":"(Arora &lt;i&gt;et al.&lt;/i&gt;, 2019)","plainTextFormattedCitation":"(Arora et al., 2019)","previouslyFormattedCitation":"(Arora &lt;i&gt;et al.&lt;/i&gt;, 2019)"},"properties":{"noteIndex":0},"schema":"https://github.com/citation-style-language/schema/raw/master/csl-citation.json"}</w:instrText>
      </w:r>
      <w:r w:rsidR="00FF67AC">
        <w:fldChar w:fldCharType="separate"/>
      </w:r>
      <w:r w:rsidR="00FF67AC" w:rsidRPr="00FF67AC">
        <w:rPr>
          <w:noProof/>
        </w:rPr>
        <w:t xml:space="preserve">(Arora </w:t>
      </w:r>
      <w:r w:rsidR="00FF67AC" w:rsidRPr="00FF67AC">
        <w:rPr>
          <w:i/>
          <w:noProof/>
        </w:rPr>
        <w:t>et al.</w:t>
      </w:r>
      <w:r w:rsidR="00FF67AC" w:rsidRPr="00FF67AC">
        <w:rPr>
          <w:noProof/>
        </w:rPr>
        <w:t>, 2019)</w:t>
      </w:r>
      <w:r w:rsidR="00FF67AC">
        <w:fldChar w:fldCharType="end"/>
      </w:r>
    </w:p>
    <w:p w14:paraId="32623DCE" w14:textId="77777777" w:rsidR="00EB5AA3" w:rsidRDefault="00EB5AA3" w:rsidP="00F775FA">
      <w:pPr>
        <w:jc w:val="both"/>
      </w:pPr>
    </w:p>
    <w:p w14:paraId="1F64B0EC" w14:textId="270453A6" w:rsidR="00EB5AA3" w:rsidRDefault="00EB5AA3" w:rsidP="00EB5AA3">
      <w:pPr>
        <w:jc w:val="both"/>
      </w:pPr>
      <w:r>
        <w:t xml:space="preserve">Apache hive was established as a result of the growing platform, Facebook, and its need to process big data. Hive is a warehouse and extract transform load tool with a SQL interface that is built on top of Hadoop. Hive language is hive query language (HQL) and is similar to the well-established SQL. For execution, hive can utilize MapReduce or spark engines. Hive is structured with three layers, the hive client, hive services and Hadoop. Hive is beneficial in that it is an easy tool to summarize and analyze data and supports ad-hoc queries. In terms of Hives limitations, there is a high amount of latency, doesn’t support online transaction processing and is not suitable for real-time data. </w:t>
      </w:r>
      <w:r>
        <w:fldChar w:fldCharType="begin" w:fldLock="1"/>
      </w:r>
      <w:r>
        <w:instrText>ADDIN CSL_CITATION {"citationItems":[{"id":"ITEM-1","itemData":{"DOI":"10.32628/cseit195250","abstract":"Ever since the enhancement of technology has taken place, the data is growing at an alarming rate. The most prominent factor of data growth is the “Social Media”, leads to the origination of a tremendous amount of data called Big Data. Big Data is a term used for data sets that are extremely large in size as well as complicated to store and process using traditional database processing applications. A saviour to deal with Big Data is “Hadoop” and two major components of Hadoop which are HDFS (Distributed Storage) and Map Reduce(Parallel Processing). Apache Pig and Hive is an essential part of the Hadoop Ecosystem. This paper covers an overview of both Apache Pig and Hive with their architecture. As Hadoop, no doubt is doing tremendously great work by storing and processing the huge volume of data but there are more frameworks now a days to increase the efficiency of Hadoop framework which are basically seen as the layers of Hadoop or a part of Apache Hadoop project. And that is why this paper includes the two most important layers namely Apache Pig and Apache Hive.","author":[{"dropping-particle":"","family":"Arora","given":"Saiyam","non-dropping-particle":"","parse-names":false,"suffix":""},{"dropping-particle":"","family":"Verma","given":"Abinesh","non-dropping-particle":"","parse-names":false,"suffix":""},{"dropping-particle":"","family":"Vasuja","given":"Richa","non-dropping-particle":"","parse-names":false,"suffix":""},{"dropping-particle":"","family":"Vasuja","given":"Richa","non-dropping-particle":"","parse-names":false,"suffix":""}],"container-title":"International Journal of Scientific Research in Computer Science, Engineering and Information Technology","id":"ITEM-1","issue":"2","issued":{"date-parts":[["2019"]]},"page":"432-436","title":"An Overview of Apache Pig and Apache Hive","type":"article-journal","volume":"5"},"uris":["http://www.mendeley.com/documents/?uuid=ec6a99bb-2656-4a53-b2df-0347d9b3ef28"]}],"mendeley":{"formattedCitation":"(Arora &lt;i&gt;et al.&lt;/i&gt;, 2019)","plainTextFormattedCitation":"(Arora et al., 2019)","previouslyFormattedCitation":"(Arora &lt;i&gt;et al.&lt;/i&gt;, 2019)"},"properties":{"noteIndex":0},"schema":"https://github.com/citation-style-language/schema/raw/master/csl-citation.json"}</w:instrText>
      </w:r>
      <w:r>
        <w:fldChar w:fldCharType="separate"/>
      </w:r>
      <w:r w:rsidRPr="00FF67AC">
        <w:rPr>
          <w:noProof/>
        </w:rPr>
        <w:t xml:space="preserve">(Arora </w:t>
      </w:r>
      <w:r w:rsidRPr="00FF67AC">
        <w:rPr>
          <w:i/>
          <w:noProof/>
        </w:rPr>
        <w:t>et al.</w:t>
      </w:r>
      <w:r w:rsidRPr="00FF67AC">
        <w:rPr>
          <w:noProof/>
        </w:rPr>
        <w:t>, 2019)</w:t>
      </w:r>
      <w:r>
        <w:fldChar w:fldCharType="end"/>
      </w:r>
    </w:p>
    <w:p w14:paraId="74E4119E" w14:textId="77777777" w:rsidR="00EB5AA3" w:rsidRDefault="00EB5AA3" w:rsidP="00EB5AA3">
      <w:pPr>
        <w:jc w:val="both"/>
      </w:pPr>
    </w:p>
    <w:p w14:paraId="6C84C9F7" w14:textId="2B8980BA" w:rsidR="00EB5AA3" w:rsidRDefault="00EB5AA3" w:rsidP="00EB5AA3">
      <w:pPr>
        <w:jc w:val="both"/>
      </w:pPr>
      <w:r>
        <w:t xml:space="preserve">Apache </w:t>
      </w:r>
      <w:r>
        <w:t xml:space="preserve">Cassandra </w:t>
      </w:r>
      <w:r w:rsidR="00CE6178">
        <w:t xml:space="preserve">is a </w:t>
      </w:r>
      <w:r w:rsidR="00F2564D">
        <w:t>decentralized</w:t>
      </w:r>
      <w:r w:rsidR="0055541B">
        <w:t xml:space="preserve"> distributed database that supports the processing of</w:t>
      </w:r>
      <w:r w:rsidR="00F2564D">
        <w:t xml:space="preserve"> structured</w:t>
      </w:r>
      <w:r w:rsidR="0055541B">
        <w:t xml:space="preserve"> </w:t>
      </w:r>
      <w:r w:rsidR="001111CB">
        <w:t xml:space="preserve">big data with no downtime. </w:t>
      </w:r>
      <w:r w:rsidR="006F7E47">
        <w:t xml:space="preserve">The data is structured in a </w:t>
      </w:r>
      <w:r w:rsidR="0012755A">
        <w:t>Key Space</w:t>
      </w:r>
      <w:r w:rsidR="006F7E47">
        <w:t xml:space="preserve"> which contains column families that are a collection of </w:t>
      </w:r>
      <w:r w:rsidR="00CE3BB3">
        <w:t xml:space="preserve">rows of data. </w:t>
      </w:r>
      <w:r w:rsidR="00680717">
        <w:t>Cassandras architecture is comprised of many nodes in cyclical nature.</w:t>
      </w:r>
      <w:r w:rsidR="00355840">
        <w:t xml:space="preserve"> </w:t>
      </w:r>
      <w:r w:rsidR="00806626">
        <w:t xml:space="preserve">This structure gives Cassandra scalability, </w:t>
      </w:r>
      <w:r w:rsidR="00160AAC">
        <w:t xml:space="preserve">elasticity, </w:t>
      </w:r>
      <w:r w:rsidR="0026050C">
        <w:t>availability,</w:t>
      </w:r>
      <w:r w:rsidR="00160AAC">
        <w:t xml:space="preserve"> and replication. </w:t>
      </w:r>
      <w:r w:rsidR="009C5500">
        <w:t xml:space="preserve">One of the main appeals of Cassandra is the </w:t>
      </w:r>
      <w:r w:rsidR="0026050C">
        <w:t>zero-downtime</w:t>
      </w:r>
      <w:r w:rsidR="009C5500">
        <w:t xml:space="preserve"> due </w:t>
      </w:r>
      <w:r w:rsidR="00FB015B">
        <w:t xml:space="preserve">each node being replicated. </w:t>
      </w:r>
      <w:r w:rsidR="00CE3BB3">
        <w:fldChar w:fldCharType="begin" w:fldLock="1"/>
      </w:r>
      <w:r w:rsidR="00661DAF">
        <w:instrText>ADDIN CSL_CITATION {"citationItems":[{"id":"ITEM-1","itemData":{"DOI":"10.1007/978-981-13-1951-8","ISBN":"9789811319518","author":[{"dropping-particle":"","family":"Wahid","given":"Abdul","non-dropping-particle":"","parse-names":false,"suffix":""},{"dropping-particle":"","family":"Kashyap","given":"Kanupriya","non-dropping-particle":"","parse-names":false,"suffix":""}],"id":"ITEM-1","issued":{"date-parts":[["0"]]},"number-of-pages":"519-526","publisher":"Springer Singapore","title":"Cassandra — A Distributed Database System : An Overview","type":"book"},"uris":["http://www.mendeley.com/documents/?uuid=63b681a2-7f9a-45da-8bb4-94e5043c068e"]}],"mendeley":{"formattedCitation":"(Wahid and Kashyap, no date)","plainTextFormattedCitation":"(Wahid and Kashyap, no date)","previouslyFormattedCitation":"(Wahid and Kashyap, no date)"},"properties":{"noteIndex":0},"schema":"https://github.com/citation-style-language/schema/raw/master/csl-citation.json"}</w:instrText>
      </w:r>
      <w:r w:rsidR="00CE3BB3">
        <w:fldChar w:fldCharType="separate"/>
      </w:r>
      <w:r w:rsidR="00CE3BB3" w:rsidRPr="00CE3BB3">
        <w:rPr>
          <w:noProof/>
        </w:rPr>
        <w:t>(Wahid and Kashyap, no date)</w:t>
      </w:r>
      <w:r w:rsidR="00CE3BB3">
        <w:fldChar w:fldCharType="end"/>
      </w:r>
    </w:p>
    <w:p w14:paraId="19EFFBDF" w14:textId="77777777" w:rsidR="000B550E" w:rsidRDefault="000B550E" w:rsidP="00F775FA">
      <w:pPr>
        <w:jc w:val="both"/>
      </w:pPr>
    </w:p>
    <w:p w14:paraId="58B821BE" w14:textId="2CE3F176" w:rsidR="009303D9" w:rsidRPr="006B6B66" w:rsidRDefault="00F775FA" w:rsidP="006B6B66">
      <w:pPr>
        <w:pStyle w:val="Heading1"/>
      </w:pPr>
      <w:r>
        <w:t>Related Works</w:t>
      </w:r>
    </w:p>
    <w:p w14:paraId="67B9A7B6" w14:textId="77777777" w:rsidR="00F775FA" w:rsidRDefault="00F775FA" w:rsidP="00F775FA">
      <w:pPr>
        <w:jc w:val="both"/>
      </w:pPr>
      <w:r>
        <w:t xml:space="preserve">Kadam </w:t>
      </w:r>
      <w:r>
        <w:rPr>
          <w:i/>
          <w:iCs/>
        </w:rPr>
        <w:t xml:space="preserve">et al. </w:t>
      </w:r>
      <w:r>
        <w:t>(2020), proposed five different CNN architectures for image classification. The architectures were varied through activation methods, dropout, learning rate, batch size and layers. A testing accuracy of 99.55% was obtained for the MNIST dataset and 93.56% for the Fashion MINST dataset.</w:t>
      </w:r>
      <w:r>
        <w:fldChar w:fldCharType="begin" w:fldLock="1"/>
      </w:r>
      <w:r>
        <w:instrText>ADDIN CSL_CITATION {"citationItems":[{"id":"ITEM-1","itemData":{"DOI":"10.37398/jsr.2020.640251","author":[{"dropping-particle":"","family":"Kadam","given":"Shivam S.","non-dropping-particle":"","parse-names":false,"suffix":""},{"dropping-particle":"","family":"Adamuthe","given":"Amol C.","non-dropping-particle":"","parse-names":false,"suffix":""},{"dropping-particle":"","family":"Patil","given":"Ashwini B.","non-dropping-particle":"","parse-names":false,"suffix":""}],"container-title":"Journal of scientific research","id":"ITEM-1","issue":"02","issued":{"date-parts":[["2020"]]},"page":"374-384","title":"CNN Model for Image Classification on MNIST and Fashion-MNIST Dataset","type":"article-journal","volume":"64"},"uris":["http://www.mendeley.com/documents/?uuid=72b7c474-effd-457a-8f90-481ea5f0a204"]}],"mendeley":{"formattedCitation":"(Kadam, Adamuthe and Patil, 2020)","plainTextFormattedCitation":"(Kadam, Adamuthe and Patil, 2020)","previouslyFormattedCitation":"(Kadam, Adamuthe and Patil, 2020)"},"properties":{"noteIndex":0},"schema":"https://github.com/citation-style-language/schema/raw/master/csl-citation.json"}</w:instrText>
      </w:r>
      <w:r>
        <w:fldChar w:fldCharType="separate"/>
      </w:r>
      <w:r w:rsidRPr="00EA5711">
        <w:rPr>
          <w:noProof/>
        </w:rPr>
        <w:t>(Kadam, Adamuthe and Patil, 2020)</w:t>
      </w:r>
      <w:r>
        <w:fldChar w:fldCharType="end"/>
      </w:r>
    </w:p>
    <w:p w14:paraId="74CA8591" w14:textId="77777777" w:rsidR="00F775FA" w:rsidRDefault="00F775FA" w:rsidP="00F775FA">
      <w:pPr>
        <w:jc w:val="both"/>
      </w:pPr>
    </w:p>
    <w:p w14:paraId="5863DAC4" w14:textId="59E7A90A" w:rsidR="00F775FA" w:rsidRDefault="00F775FA" w:rsidP="00F775FA">
      <w:pPr>
        <w:jc w:val="both"/>
      </w:pPr>
      <w:r>
        <w:t xml:space="preserve">Kayed </w:t>
      </w:r>
      <w:r>
        <w:rPr>
          <w:i/>
          <w:iCs/>
        </w:rPr>
        <w:t xml:space="preserve">et al. </w:t>
      </w:r>
      <w:r>
        <w:t xml:space="preserve">(2020) proposed a CNN model with a LeNet-5 architecture that obtained an accuracy over 98%. The architecture contains five layers which are a combination of convolutional layers with 5x5 filters and pooling layers with 2x2 and a stride of 2. </w:t>
      </w:r>
    </w:p>
    <w:p w14:paraId="4A9ADDF0" w14:textId="77777777" w:rsidR="00F775FA" w:rsidRDefault="00F775FA" w:rsidP="00F775FA">
      <w:pPr>
        <w:jc w:val="both"/>
      </w:pPr>
    </w:p>
    <w:p w14:paraId="09CC6F64" w14:textId="77777777" w:rsidR="00F775FA" w:rsidRDefault="00F775FA" w:rsidP="00F775FA">
      <w:pPr>
        <w:jc w:val="both"/>
      </w:pPr>
      <w:r>
        <w:t xml:space="preserve">Kayed </w:t>
      </w:r>
      <w:r>
        <w:rPr>
          <w:i/>
          <w:iCs/>
        </w:rPr>
        <w:t>et al.</w:t>
      </w:r>
      <w:r>
        <w:t xml:space="preserve"> (2020) demonstrated image classification with machine learning and deep learning models, where the SVC reached a test accuracy of 89.70% and the deep learning CNN models reached 98.80%. </w:t>
      </w:r>
      <w:r>
        <w:fldChar w:fldCharType="begin" w:fldLock="1"/>
      </w:r>
      <w:r>
        <w:instrText>ADDIN CSL_CITATION {"citationItems":[{"id":"ITEM-1","itemData":{"DOI":"10.1109/ITCE48509.2020.9047776","ISBN":"9781728148007","abstract":"Recently, deep learning has been used extensively in a wide range of domains. A class of deep neural networks that give the most rigorous effects in solving real-world problems is a Convolutional Neural Network (CNN). Fashion businesses have used CNN on their e-commerce to solve many problems such as clothes recognition, clothes search and recommendation. A core step for all of these implementations is image classification. However, clothes classification is a challenge task as clothes have many properties, and the depth of clothes categorization is highly complicated. This complicated depth makes different classes to have very similar features, and so the classification problem becomes very hard. In this paper, CNN based LeNet-5 architecture is proposed to train parameters of the CNN on Fashion MNIST dataset. Experimental results show that LeNet-5 model achieved accuracy over 98%. Therefore, it outperforms both the classical CNN model and the other existing state-of-The-Art models in literatures.","author":[{"dropping-particle":"","family":"Kayed","given":"Mohammed","non-dropping-particle":"","parse-names":false,"suffix":""},{"dropping-particle":"","family":"Anter","given":"Ahmed","non-dropping-particle":"","parse-names":false,"suffix":""},{"dropping-particle":"","family":"Mohamed","given":"Hadeer","non-dropping-particle":"","parse-names":false,"suffix":""}],"container-title":"Proceedings of 2020 International Conference on Innovative Trends in Communication and Computer Engineering, ITCE 2020","id":"ITEM-1","issued":{"date-parts":[["2020"]]},"page":"238-243","title":"Classification of Garments from Fashion MNIST Dataset Using CNN LeNet-5 Architecture","type":"article-journal"},"uris":["http://www.mendeley.com/documents/?uuid=9bdcea48-097f-383a-915e-610cfbd6421d"]}],"mendeley":{"formattedCitation":"(Kayed, Anter and Mohamed, 2020)","plainTextFormattedCitation":"(Kayed, Anter and Mohamed, 2020)","previouslyFormattedCitation":"(Kayed, Anter and Mohamed, 2020)"},"properties":{"noteIndex":0},"schema":"https://github.com/citation-style-language/schema/raw/master/csl-citation.json"}</w:instrText>
      </w:r>
      <w:r>
        <w:fldChar w:fldCharType="separate"/>
      </w:r>
      <w:r w:rsidRPr="00102C60">
        <w:rPr>
          <w:noProof/>
        </w:rPr>
        <w:t>(Kayed, Anter and Mohamed, 2020)</w:t>
      </w:r>
      <w:r>
        <w:fldChar w:fldCharType="end"/>
      </w:r>
    </w:p>
    <w:p w14:paraId="150C7562" w14:textId="77777777" w:rsidR="00F775FA" w:rsidRDefault="00F775FA" w:rsidP="00F775FA">
      <w:pPr>
        <w:jc w:val="both"/>
      </w:pPr>
    </w:p>
    <w:p w14:paraId="02DA0F2C" w14:textId="0CB624C9" w:rsidR="00F775FA" w:rsidRDefault="00F775FA" w:rsidP="00F775FA">
      <w:pPr>
        <w:jc w:val="both"/>
      </w:pPr>
      <w:r>
        <w:t xml:space="preserve">Sharma </w:t>
      </w:r>
      <w:r>
        <w:rPr>
          <w:i/>
          <w:iCs/>
        </w:rPr>
        <w:t>et al.</w:t>
      </w:r>
      <w:r>
        <w:t xml:space="preserve"> (2018) assessed the performance of the most popular CNN models, Alex Nets, GoogLeNet and ResNet50 across various image data sets for object detection in real world scenes. The objective was to assess the accuracy and prediction consistency of each CNN. It was concludes that the higher number of layers were </w:t>
      </w:r>
      <w:r w:rsidR="00E7530F">
        <w:t>favorable</w:t>
      </w:r>
      <w:r>
        <w:t xml:space="preserve">. </w:t>
      </w:r>
      <w:r>
        <w:fldChar w:fldCharType="begin" w:fldLock="1"/>
      </w:r>
      <w:r>
        <w:instrText>ADDIN CSL_CITATION {"citationItems":[{"id":"ITEM-1","itemData":{"DOI":"10.1016/j.procs.2018.05.198","abstract":"This paper presents an empirical analysis of theperformance of popular convolutional neural networks (CNNs) for identifying objects in real time video feeds. The most popular convolution neural networks for object detection and object category classification from images are Alex Nets, GoogLeNet,and ResNet50. A variety of image data sets are available to test the performance of different types of CNN's. The commonly found benchmark datasets for evaluating the performance of a convolutional neural network are anImageNet dataset, and CIFAR10, CIFAR100,and MNIST image data sets. This study focuses on analyzing the performance of three popular networks: Alex Net, GoogLeNet,and ResNet50. We have taken three most popular data sets ImageNet, CIFAR10,and CIFAR100 for our study, since, testing the performance of a network on a single data set does not reveal its true capability and limitations. It must be noted that videos are not used as a training dataset, they are used as testing datasets. Our analysis shows that GoogLeNet and ResNet50 are able to recognize objects with better precision compared to Alex Net. Moreover, theperformance of trained CNN's vary substantially across different categories of objects and we,therefore, will discuss the possible reasons for this.","author":[{"dropping-particle":"","family":"Sharma","given":"Neha","non-dropping-particle":"","parse-names":false,"suffix":""},{"dropping-particle":"","family":"Jain","given":"Vibhor","non-dropping-particle":"","parse-names":false,"suffix":""},{"dropping-particle":"","family":"Mishra","given":"Anju","non-dropping-particle":"","parse-names":false,"suffix":""}],"container-title":"Procedia Computer Science","id":"ITEM-1","issued":{"date-parts":[["2018"]]},"page":"377-384","title":"An Analysis Of Convolutional Neural Networks For Image Classification","type":"article-journal","volume":"132"},"uris":["http://www.mendeley.com/documents/?uuid=029157da-1fe7-32f8-a6a8-304a6201085e"]}],"mendeley":{"formattedCitation":"(Sharma, Jain and Mishra, 2018)","plainTextFormattedCitation":"(Sharma, Jain and Mishra, 2018)","previouslyFormattedCitation":"(Sharma, Jain and Mishra, 2018)"},"properties":{"noteIndex":0},"schema":"https://github.com/citation-style-language/schema/raw/master/csl-citation.json"}</w:instrText>
      </w:r>
      <w:r>
        <w:fldChar w:fldCharType="separate"/>
      </w:r>
      <w:r w:rsidRPr="0037332B">
        <w:rPr>
          <w:noProof/>
        </w:rPr>
        <w:t>(Sharma, Jain and Mishra, 2018)</w:t>
      </w:r>
      <w:r>
        <w:fldChar w:fldCharType="end"/>
      </w:r>
    </w:p>
    <w:p w14:paraId="08596AE4" w14:textId="77777777" w:rsidR="00F775FA" w:rsidRDefault="00F775FA" w:rsidP="00F775FA">
      <w:pPr>
        <w:jc w:val="both"/>
      </w:pPr>
    </w:p>
    <w:p w14:paraId="0284B52C" w14:textId="366607BB" w:rsidR="00F775FA" w:rsidRDefault="00F775FA" w:rsidP="00F775FA">
      <w:pPr>
        <w:jc w:val="both"/>
      </w:pPr>
      <w:r>
        <w:t xml:space="preserve">Nocentini </w:t>
      </w:r>
      <w:r>
        <w:rPr>
          <w:i/>
          <w:iCs/>
        </w:rPr>
        <w:t xml:space="preserve">et al. </w:t>
      </w:r>
      <w:r>
        <w:t xml:space="preserve">(2022) proposed four different CNN models for image classification using the Fashion MNIST dataset. The models were varied and tuned with respect to batch size, </w:t>
      </w:r>
      <w:r w:rsidR="0012755A">
        <w:t>kernel</w:t>
      </w:r>
      <w:r>
        <w:t xml:space="preserve"> size, number of filters and fully connected layers. They </w:t>
      </w:r>
      <w:r>
        <w:t xml:space="preserve">obtained an accuracy of 94.09% with their MCNN15 model. </w:t>
      </w:r>
      <w:r>
        <w:fldChar w:fldCharType="begin" w:fldLock="1"/>
      </w:r>
      <w:r>
        <w:instrText>ADDIN CSL_CITATION {"citationItems":[{"id":"ITEM-1","itemData":{"DOI":"10.3390/s22239544","abstract":"Citation: Nocentini, O.; Kim, J.; Bashir, M.Z.; Cavallo, F. Image Classification Using Multiple Convolutional Neural Networks on the Fashion-MNIST Dataset. Sensors 2022, 22, 9544. https://doi. Abstract: As the elderly population grows, there is a need for caregivers, which may become unsustainable for society. In this situation, the demand for automated help increases. One of the solutions is service robotics, in which robots have automation and show significant promise in working with people. In particular, household settings and aged people's homes will need these robots to perform daily activities. Clothing manipulation is a daily activity and represents a challenging area for a robot. The detection and classification are key points for the manipulation of clothes. For this reason, in this paper, we proposed to study fashion image classification with four different neural network models to improve apparel image classification accuracy on the Fashion-MNIST dataset. The network models are tested with the highest accuracy with a Fashion-Product dataset and a customized dataset. The results show that one of our models, the Multiple Convolutional Neural Network including 15 convolutional layers (MCNN15), boosted the state of art accuracy, and it obtained a classification accuracy of 94.04% on the Fashion-MNIST dataset with respect to the literature. Moreover, MCNN15, with the Fashion-Product dataset and the household dataset, obtained 60% and 40% accuracy, respectively.","author":[{"dropping-particle":"","family":"Nocentini","given":"Olivia","non-dropping-particle":"","parse-names":false,"suffix":""},{"dropping-particle":"","family":"Kim","given":"Jaeseok","non-dropping-particle":"","parse-names":false,"suffix":""},{"dropping-particle":"","family":"Zain Bashir","given":"Muhammad","non-dropping-particle":"","parse-names":false,"suffix":""},{"dropping-particle":"","family":"Cavallo","given":"Filippo","non-dropping-particle":"","parse-names":false,"suffix":""}],"id":"ITEM-1","issued":{"date-parts":[["2022"]]},"title":"Image Classification Using Multiple Convolutional Neural Networks on the Fashion-MNIST Dataset","type":"article-journal"},"uris":["http://www.mendeley.com/documents/?uuid=a7dd4db7-93b9-3555-bb9d-c22b6a4aabc2"]}],"mendeley":{"formattedCitation":"(Nocentini &lt;i&gt;et al.&lt;/i&gt;, 2022)","plainTextFormattedCitation":"(Nocentini et al., 2022)","previouslyFormattedCitation":"(Nocentini &lt;i&gt;et al.&lt;/i&gt;, 2022)"},"properties":{"noteIndex":0},"schema":"https://github.com/citation-style-language/schema/raw/master/csl-citation.json"}</w:instrText>
      </w:r>
      <w:r>
        <w:fldChar w:fldCharType="separate"/>
      </w:r>
      <w:r w:rsidRPr="005244B9">
        <w:rPr>
          <w:noProof/>
        </w:rPr>
        <w:t xml:space="preserve">(Nocentini </w:t>
      </w:r>
      <w:r w:rsidRPr="005244B9">
        <w:rPr>
          <w:i/>
          <w:noProof/>
        </w:rPr>
        <w:t>et al.</w:t>
      </w:r>
      <w:r w:rsidRPr="005244B9">
        <w:rPr>
          <w:noProof/>
        </w:rPr>
        <w:t>, 2022)</w:t>
      </w:r>
      <w:r>
        <w:fldChar w:fldCharType="end"/>
      </w:r>
    </w:p>
    <w:p w14:paraId="5E7694B5" w14:textId="77777777" w:rsidR="00DA7A99" w:rsidRDefault="00DA7A99" w:rsidP="00F775FA">
      <w:pPr>
        <w:jc w:val="both"/>
      </w:pPr>
    </w:p>
    <w:p w14:paraId="0B59123F" w14:textId="50A186B6" w:rsidR="00DA7A99" w:rsidRDefault="00DA7A99" w:rsidP="00F775FA">
      <w:pPr>
        <w:jc w:val="both"/>
      </w:pPr>
      <w:r>
        <w:t xml:space="preserve">Henrique </w:t>
      </w:r>
      <w:r>
        <w:rPr>
          <w:i/>
          <w:iCs/>
        </w:rPr>
        <w:t xml:space="preserve">et al. </w:t>
      </w:r>
      <w:r>
        <w:t xml:space="preserve">(2021) </w:t>
      </w:r>
      <w:r w:rsidR="00207FEC">
        <w:t xml:space="preserve">analyzed CNN models for the fashion MNIST data that varied in the number of layers and dropout values. It was concluded that the lower dropout rates and increased layers gave the best accuracy value of 99.1%. </w:t>
      </w:r>
      <w:r w:rsidR="00207FEC">
        <w:fldChar w:fldCharType="begin" w:fldLock="1"/>
      </w:r>
      <w:r w:rsidR="004C5EB0">
        <w:instrText>ADDIN CSL_CITATION {"citationItems":[{"id":"ITEM-1","itemData":{"DOI":"10.25046/aj0601109","ISSN":"24156698","abstract":"Online fashion market is constantly growing, and an algorithm capable of identifying garments can help companies in the clothing sales sector to understand the profile of potential buyers and focus on sales targeting specific niches, as well as developing campaigns based on the taste of customers and improve user experience. Artificial Intelligence approaches able to understand and label humans' clothes are necessary, and can be used to improve sales, or better understanding users. Convolutional Neural Network models have been shown efficiency in image c1assification. This paper presents four different Convolutional Neural Networks models that used Fashion-MNIST dataset. Fashion-MNIST is a dataset made to help researchers finding models to classify this kind of product such as clothes, and the paper that describes it presents a comparison between the main classification methods to find the one that better label this kind of data. The main goal of this project is to provide future research with better comparisons between classification methods. This paper presents a Convolutional Neural Network approach for this problem and compare the classification results with the original ones. This method could enhance accuracy from 89.7% (the best result in the original paper, using SVM) to 99.1% (with a new cnn model called cnn-dropout-3).","author":[{"dropping-particle":"","family":"Henrique","given":"Alisson Steffens","non-dropping-particle":"","parse-names":false,"suffix":""},{"dropping-particle":"","family":"Fernandes","given":"Anita Maria da Rocha","non-dropping-particle":"","parse-names":false,"suffix":""},{"dropping-particle":"","family":"Lyra","given":"Rodrigo","non-dropping-particle":"","parse-names":false,"suffix":""},{"dropping-particle":"","family":"Leithardt","given":"Valderi Reis Quietinho","non-dropping-particle":"","parse-names":false,"suffix":""},{"dropping-particle":"","family":"Correia","given":"Sérgio D.","non-dropping-particle":"","parse-names":false,"suffix":""},{"dropping-particle":"","family":"Crocker","given":"Paul","non-dropping-particle":"","parse-names":false,"suffix":""},{"dropping-particle":"","family":"Dazzi","given":"Rudimar Luis Scaranto","non-dropping-particle":"","parse-names":false,"suffix":""}],"container-title":"Advances in Science, Technology and Engineering Systems Journal","id":"ITEM-1","issue":"1","issued":{"date-parts":[["2021"]]},"page":"989-994","title":"Classifying Garments from Fashion-MNIST Dataset Through CNNs","type":"article-journal","volume":"6"},"uris":["http://www.mendeley.com/documents/?uuid=9292be8a-80a7-4746-bc6e-d87b6e048560"]}],"mendeley":{"formattedCitation":"(Henrique &lt;i&gt;et al.&lt;/i&gt;, 2021a)","plainTextFormattedCitation":"(Henrique et al., 2021a)","previouslyFormattedCitation":"(Henrique &lt;i&gt;et al.&lt;/i&gt;, 2021a)"},"properties":{"noteIndex":0},"schema":"https://github.com/citation-style-language/schema/raw/master/csl-citation.json"}</w:instrText>
      </w:r>
      <w:r w:rsidR="00207FEC">
        <w:fldChar w:fldCharType="separate"/>
      </w:r>
      <w:r w:rsidR="00601522" w:rsidRPr="00601522">
        <w:rPr>
          <w:noProof/>
        </w:rPr>
        <w:t xml:space="preserve">(Henrique </w:t>
      </w:r>
      <w:r w:rsidR="00601522" w:rsidRPr="00601522">
        <w:rPr>
          <w:i/>
          <w:noProof/>
        </w:rPr>
        <w:t>et al.</w:t>
      </w:r>
      <w:r w:rsidR="00601522" w:rsidRPr="00601522">
        <w:rPr>
          <w:noProof/>
        </w:rPr>
        <w:t>, 2021a)</w:t>
      </w:r>
      <w:r w:rsidR="00207FEC">
        <w:fldChar w:fldCharType="end"/>
      </w:r>
    </w:p>
    <w:p w14:paraId="7A4F47B8" w14:textId="77777777" w:rsidR="00304C7B" w:rsidRDefault="00304C7B" w:rsidP="00F775FA">
      <w:pPr>
        <w:jc w:val="both"/>
      </w:pPr>
    </w:p>
    <w:p w14:paraId="79E3DCB9" w14:textId="7151ED8F" w:rsidR="000A617F" w:rsidRDefault="00304C7B" w:rsidP="00F775FA">
      <w:pPr>
        <w:jc w:val="both"/>
      </w:pPr>
      <w:proofErr w:type="spellStart"/>
      <w:r>
        <w:t>Hedjazi</w:t>
      </w:r>
      <w:proofErr w:type="spellEnd"/>
      <w:r>
        <w:t xml:space="preserve"> </w:t>
      </w:r>
      <w:r>
        <w:rPr>
          <w:i/>
          <w:iCs/>
        </w:rPr>
        <w:t>et al</w:t>
      </w:r>
      <w:r>
        <w:t xml:space="preserve"> (</w:t>
      </w:r>
      <w:r w:rsidR="000A617F">
        <w:t xml:space="preserve">2018) compared Hadoop, Spark and Storm frameworks for distributed image processing. Through their research, they discovered that when comparing Hadoop and Spark that for non-iterative tasks Hadoop performs better, but for iterative tasks Spark performed better. Spark and Storm were then compared and it was concluded that Storm had better latency but overall both performed well for the tasks. </w:t>
      </w:r>
      <w:r w:rsidR="000A617F">
        <w:fldChar w:fldCharType="begin" w:fldLock="1"/>
      </w:r>
      <w:r w:rsidR="000A617F">
        <w:instrText>ADDIN CSL_CITATION {"citationItems":[{"id":"ITEM-1","itemData":{"ISBN":"9781538615010","author":[{"dropping-particle":"","family":"Hedjazi","given":"Mohamed Abbas","non-dropping-particle":"","parse-names":false,"suffix":""},{"dropping-particle":"","family":"Kourbane","given":"Ikram","non-dropping-particle":"","parse-names":false,"suffix":""},{"dropping-particle":"","family":"Genc","given":"Yakup","non-dropping-particle":"","parse-names":false,"suffix":""},{"dropping-particle":"","family":"Ali","given":"Behloul","non-dropping-particle":"","parse-names":false,"suffix":""}],"container-title":"2018 26th Signal Processing and Communications Applications Conference (SIU)","id":"ITEM-1","issued":{"date-parts":[["2018"]]},"page":"1-4","publisher":"IEEE","title":"A Comparison of Hadoop , Spark and Storm for the Task of Large Scale Image Classification","type":"paper-conference"},"uris":["http://www.mendeley.com/documents/?uuid=878b2c06-d8f3-4bf7-a390-36d62cf86e55"]}],"mendeley":{"formattedCitation":"(Hedjazi &lt;i&gt;et al.&lt;/i&gt;, 2018)","plainTextFormattedCitation":"(Hedjazi et al., 2018)","previouslyFormattedCitation":"(Hedjazi &lt;i&gt;et al.&lt;/i&gt;, 2018)"},"properties":{"noteIndex":0},"schema":"https://github.com/citation-style-language/schema/raw/master/csl-citation.json"}</w:instrText>
      </w:r>
      <w:r w:rsidR="000A617F">
        <w:fldChar w:fldCharType="separate"/>
      </w:r>
      <w:r w:rsidR="000A617F" w:rsidRPr="000A617F">
        <w:rPr>
          <w:noProof/>
        </w:rPr>
        <w:t xml:space="preserve">(Hedjazi </w:t>
      </w:r>
      <w:r w:rsidR="000A617F" w:rsidRPr="000A617F">
        <w:rPr>
          <w:i/>
          <w:noProof/>
        </w:rPr>
        <w:t>et al.</w:t>
      </w:r>
      <w:r w:rsidR="000A617F" w:rsidRPr="000A617F">
        <w:rPr>
          <w:noProof/>
        </w:rPr>
        <w:t>, 2018)</w:t>
      </w:r>
      <w:r w:rsidR="000A617F">
        <w:fldChar w:fldCharType="end"/>
      </w:r>
    </w:p>
    <w:p w14:paraId="35B8FCB2" w14:textId="77777777" w:rsidR="000A617F" w:rsidRDefault="000A617F" w:rsidP="00F775FA">
      <w:pPr>
        <w:jc w:val="both"/>
      </w:pPr>
    </w:p>
    <w:p w14:paraId="19761E60" w14:textId="4BE72EE7" w:rsidR="000A617F" w:rsidRPr="000A617F" w:rsidRDefault="000A617F" w:rsidP="00F775FA">
      <w:pPr>
        <w:jc w:val="both"/>
      </w:pPr>
      <w:r>
        <w:t xml:space="preserve">Sunil </w:t>
      </w:r>
      <w:r>
        <w:rPr>
          <w:i/>
          <w:iCs/>
        </w:rPr>
        <w:t xml:space="preserve">et al. </w:t>
      </w:r>
      <w:r>
        <w:t xml:space="preserve">(2022), proposed a comparative study of evaluating CNN models on the fashion MNIST and MNIST datasets with and without Apache Spark. The models retrieved an accuracy of 88.65% and 98.61% for the datasets respectively. When the performance of the CPU was measured with and without spark, it was observed there was about 13.3% and 3.81% difference in performance, concluding that it was more beneficial to execute the models in Apache Spark to reduce the computational load. </w:t>
      </w:r>
      <w:r>
        <w:fldChar w:fldCharType="begin" w:fldLock="1"/>
      </w:r>
      <w:r w:rsidR="00E24A57">
        <w:instrText>ADDIN CSL_CITATION {"citationItems":[{"id":"ITEM-1","itemData":{"DOI":"10.1109/ASIANCON55314.2022.9909293","ISBN":"9781665468510","abstract":"Apache Spark is a widely used efficient distributed computing framework in the field of Big Data for data processing and analytics at a large scale. There is wide demand from organizations to apply deep learning technologies to their existing big data analysis pipelines which will reduce the cost of maintaining additional computational resources. To classify large scale image data is a hot topic. For image classification, the classic Convolution neural network (CNN) model has been widely used as a standard deep learning algorithm. This paper focuses on implementation and demonstrates the execution of combination of Apache Spark and Convolution neural network algorithm that will provide significant improvement in performance for the image classification model. The paper aims to reduce overheads involved in this approach to provide better performance by the usage of novel opensource frameworks and bring together a unified pipeline for the same. Improvements in various performance metrics that are obtained from our experimental setup are presented in this work accordingly.","author":[{"dropping-particle":"","family":"Sunil","given":"K.","non-dropping-particle":"","parse-names":false,"suffix":""},{"dropping-particle":"","family":"Sivagamasundari","given":"G.","non-dropping-particle":"","parse-names":false,"suffix":""}],"container-title":"2022 2nd Asian Conference on Innovation in Technology, ASIANCON 2022","id":"ITEM-1","issued":{"date-parts":[["2022"]]},"page":"1-6","publisher":"IEEE","title":"Improvement in Performance of Image Classification based on Apache Spark","type":"article-journal"},"uris":["http://www.mendeley.com/documents/?uuid=a16e3c9e-c0c7-41bf-b405-5a0a1b0c99ee"]}],"mendeley":{"formattedCitation":"(Sunil and Sivagamasundari, 2022)","plainTextFormattedCitation":"(Sunil and Sivagamasundari, 2022)","previouslyFormattedCitation":"(Sunil and Sivagamasundari, 2022)"},"properties":{"noteIndex":0},"schema":"https://github.com/citation-style-language/schema/raw/master/csl-citation.json"}</w:instrText>
      </w:r>
      <w:r>
        <w:fldChar w:fldCharType="separate"/>
      </w:r>
      <w:r w:rsidRPr="000A617F">
        <w:rPr>
          <w:noProof/>
        </w:rPr>
        <w:t>(Sunil and Sivagamasundari, 2022)</w:t>
      </w:r>
      <w:r>
        <w:fldChar w:fldCharType="end"/>
      </w:r>
    </w:p>
    <w:p w14:paraId="4F32830B" w14:textId="500A4CB1" w:rsidR="009303D9" w:rsidRDefault="008F4457" w:rsidP="006B6B66">
      <w:pPr>
        <w:pStyle w:val="Heading1"/>
      </w:pPr>
      <w:r>
        <w:t>Methodology</w:t>
      </w:r>
    </w:p>
    <w:p w14:paraId="35163316" w14:textId="27BBA568" w:rsidR="009303D9" w:rsidRDefault="008F4457" w:rsidP="00ED0149">
      <w:pPr>
        <w:pStyle w:val="Heading2"/>
      </w:pPr>
      <w:r>
        <w:t>Data</w:t>
      </w:r>
      <w:r w:rsidR="00207FEC">
        <w:t xml:space="preserve"> Set and</w:t>
      </w:r>
      <w:r>
        <w:t xml:space="preserve"> Processing</w:t>
      </w:r>
    </w:p>
    <w:p w14:paraId="7DB7A361" w14:textId="4CCB7AF2" w:rsidR="00207FEC" w:rsidRDefault="00207FEC" w:rsidP="00207FEC">
      <w:pPr>
        <w:jc w:val="both"/>
      </w:pPr>
      <w:r>
        <w:t xml:space="preserve">The fashion MNIST dataset </w:t>
      </w:r>
      <w:r w:rsidR="00601522">
        <w:t>comprises of 10 classes and 70,000 images of 28 x 28 size. This dataset was created to replace the original MNIST dataset to provide more challenge when benchmarking machine learning algorithms.</w:t>
      </w:r>
      <w:r w:rsidR="006A2288">
        <w:t xml:space="preserve"> For this research, the fashion MNIST dataset was imported using the </w:t>
      </w:r>
      <w:r w:rsidR="0012755A">
        <w:t>TensorFlow</w:t>
      </w:r>
      <w:r w:rsidR="006A2288">
        <w:t xml:space="preserve"> built in </w:t>
      </w:r>
      <w:proofErr w:type="spellStart"/>
      <w:r w:rsidR="006A2288">
        <w:t>keras</w:t>
      </w:r>
      <w:proofErr w:type="spellEnd"/>
      <w:r w:rsidR="006A2288">
        <w:t xml:space="preserve"> datasets. </w:t>
      </w:r>
      <w:r w:rsidR="004C5EB0">
        <w:fldChar w:fldCharType="begin" w:fldLock="1"/>
      </w:r>
      <w:r w:rsidR="00A62632">
        <w:instrText>ADDIN CSL_CITATION {"citationItems":[{"id":"ITEM-1","itemData":{"URL":"https://medium.com/the-data-science-publication/how-to-import-and-display-the-fashion-mnist-dataset-using-tensorflow-e72522f684d0","author":[{"dropping-particle":"","family":"Science","given":"Mr Data","non-dropping-particle":"","parse-names":false,"suffix":""}],"container-title":"Medium","id":"ITEM-1","issued":{"date-parts":[["2021"]]},"title":"How to Import and Plot the Fashion MNIST Dataset Using Tensorflow","type":"webpage"},"uris":["http://www.mendeley.com/documents/?uuid=f1cba3d6-1ed4-485c-b1b0-05e858b9eeaa"]}],"mendeley":{"formattedCitation":"(Science, 2021)","plainTextFormattedCitation":"(Science, 2021)","previouslyFormattedCitation":"(Science, 2021)"},"properties":{"noteIndex":0},"schema":"https://github.com/citation-style-language/schema/raw/master/csl-citation.json"}</w:instrText>
      </w:r>
      <w:r w:rsidR="004C5EB0">
        <w:fldChar w:fldCharType="separate"/>
      </w:r>
      <w:r w:rsidR="004C5EB0" w:rsidRPr="004C5EB0">
        <w:rPr>
          <w:noProof/>
        </w:rPr>
        <w:t>(Science, 2021)</w:t>
      </w:r>
      <w:r w:rsidR="004C5EB0">
        <w:fldChar w:fldCharType="end"/>
      </w:r>
    </w:p>
    <w:p w14:paraId="57179FF3" w14:textId="77777777" w:rsidR="00601522" w:rsidRDefault="00601522" w:rsidP="00601522">
      <w:pPr>
        <w:keepNext/>
        <w:jc w:val="both"/>
      </w:pPr>
      <w:r>
        <w:rPr>
          <w:noProof/>
        </w:rPr>
        <w:drawing>
          <wp:inline distT="0" distB="0" distL="0" distR="0" wp14:anchorId="0FCD4DC5" wp14:editId="660CE9D3">
            <wp:extent cx="3089910" cy="2484755"/>
            <wp:effectExtent l="0" t="0" r="0" b="0"/>
            <wp:docPr id="1759742929" name="Picture 1" descr="Multi-Label Classification and Class Activation Map on Fashion-MNIST | by  franky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ulti-Label Classification and Class Activation Map on Fashion-MNIST | by  franky | Towards Data Scienc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089910" cy="2484755"/>
                    </a:xfrm>
                    <a:prstGeom prst="rect">
                      <a:avLst/>
                    </a:prstGeom>
                    <a:noFill/>
                    <a:ln>
                      <a:noFill/>
                    </a:ln>
                  </pic:spPr>
                </pic:pic>
              </a:graphicData>
            </a:graphic>
          </wp:inline>
        </w:drawing>
      </w:r>
    </w:p>
    <w:p w14:paraId="1F4F7DB7" w14:textId="5A952C7D" w:rsidR="00601522" w:rsidRPr="00207FEC" w:rsidRDefault="00601522" w:rsidP="00601522">
      <w:pPr>
        <w:pStyle w:val="Caption"/>
        <w:jc w:val="both"/>
      </w:pPr>
      <w:r>
        <w:t xml:space="preserve">Figure </w:t>
      </w:r>
      <w:r>
        <w:fldChar w:fldCharType="begin"/>
      </w:r>
      <w:r>
        <w:instrText xml:space="preserve"> SEQ Figure \* ARABIC </w:instrText>
      </w:r>
      <w:r>
        <w:fldChar w:fldCharType="separate"/>
      </w:r>
      <w:r w:rsidR="00F72488">
        <w:rPr>
          <w:noProof/>
        </w:rPr>
        <w:t>1</w:t>
      </w:r>
      <w:r>
        <w:fldChar w:fldCharType="end"/>
      </w:r>
      <w:r>
        <w:t xml:space="preserve">: Sample of the Fashion MNIST Data </w:t>
      </w:r>
      <w:r>
        <w:fldChar w:fldCharType="begin" w:fldLock="1"/>
      </w:r>
      <w:r w:rsidR="004C5EB0">
        <w:instrText>ADDIN CSL_CITATION {"citationItems":[{"id":"ITEM-1","itemData":{"DOI":"10.25046/aj0601109","ISSN":"24156698","abstract":"Online fashion market is constantly growing, and an algorithm capable of identifying garments can help companies in the clothing sales sector to understand the profile of potential buyers and focus on sales targeting specific niches, as well as developing campaigns based on the taste of customers and improve user experience. Artificial Intelligence approaches able to understand and label humans' clothes are necessary, and can be used to improve sales, or better understanding users. Convolutional Neural Network models have been shown efficiency in image c1assification. This paper presents four different Convolutional Neural Networks models that used Fashion-MNIST dataset. Fashion-MNIST is a dataset made to help researchers finding models to classify this kind of product such as clothes, and the paper that describes it presents a comparison between the main classification methods to find the one that better label this kind of data. The main goal of this project is to provide future research with better comparisons between classification methods. This paper presents a Convolutional Neural Network approach for this problem and compare the classification results with the original ones. This method could enhance accuracy from 89.7% (the best result in the original paper, using SVM) to 99.1% (with a new cnn model called cnn-dropout-3).","author":[{"dropping-particle":"","family":"Henrique","given":"Alisson Steffens","non-dropping-particle":"","parse-names":false,"suffix":""},{"dropping-particle":"","family":"Fernandes","given":"Anita Maria da Rocha","non-dropping-particle":"","parse-names":false,"suffix":""},{"dropping-particle":"","family":"Lyra","given":"Rodrigo","non-dropping-particle":"","parse-names":false,"suffix":""},{"dropping-particle":"","family":"Leithardt","given":"Valderi Reis Quietinho","non-dropping-particle":"","parse-names":false,"suffix":""},{"dropping-particle":"","family":"Correia","given":"Sérgio D.","non-dropping-particle":"","parse-names":false,"suffix":""},{"dropping-particle":"","family":"Crocker","given":"Paul","non-dropping-particle":"","parse-names":false,"suffix":""},{"dropping-particle":"","family":"Dazzi","given":"Rudimar Luis Scaranto","non-dropping-particle":"","parse-names":false,"suffix":""}],"container-title":"Advances in Science, Technology and Engineering Systems Journal","id":"ITEM-1","issue":"1","issued":{"date-parts":[["2021"]]},"page":"989-994","title":"Classifying Garments from Fashion-MNIST Dataset Through CNNs","type":"article-journal","volume":"6"},"uris":["http://www.mendeley.com/documents/?uuid=25d2511b-c3ef-3a19-95a0-c5f9a5515f4e"]}],"mendeley":{"formattedCitation":"(Henrique &lt;i&gt;et al.&lt;/i&gt;, 2021b)","plainTextFormattedCitation":"(Henrique et al., 2021b)","previouslyFormattedCitation":"(Henrique &lt;i&gt;et al.&lt;/i&gt;, 2021b)"},"properties":{"noteIndex":0},"schema":"https://github.com/citation-style-language/schema/raw/master/csl-citation.json"}</w:instrText>
      </w:r>
      <w:r>
        <w:fldChar w:fldCharType="separate"/>
      </w:r>
      <w:r w:rsidRPr="00601522">
        <w:rPr>
          <w:i w:val="0"/>
          <w:noProof/>
        </w:rPr>
        <w:t xml:space="preserve">(Henrique </w:t>
      </w:r>
      <w:r w:rsidRPr="00601522">
        <w:rPr>
          <w:noProof/>
        </w:rPr>
        <w:t>et al.</w:t>
      </w:r>
      <w:r w:rsidRPr="00601522">
        <w:rPr>
          <w:i w:val="0"/>
          <w:noProof/>
        </w:rPr>
        <w:t>, 2021b)</w:t>
      </w:r>
      <w:r>
        <w:fldChar w:fldCharType="end"/>
      </w:r>
    </w:p>
    <w:p w14:paraId="3DD14DBA" w14:textId="0C5BC88D" w:rsidR="009303D9" w:rsidRDefault="008F4457" w:rsidP="00ED0149">
      <w:pPr>
        <w:pStyle w:val="Heading2"/>
      </w:pPr>
      <w:r>
        <w:t>CNN Models</w:t>
      </w:r>
    </w:p>
    <w:p w14:paraId="5B430F45" w14:textId="77777777" w:rsidR="004A0F87" w:rsidRDefault="004A0F87" w:rsidP="004A0F87">
      <w:pPr>
        <w:jc w:val="both"/>
      </w:pPr>
    </w:p>
    <w:p w14:paraId="60E4ABB1" w14:textId="58051343" w:rsidR="00A85457" w:rsidRDefault="00A85457" w:rsidP="004A0F87">
      <w:pPr>
        <w:jc w:val="both"/>
      </w:pPr>
      <w:r>
        <w:lastRenderedPageBreak/>
        <w:t xml:space="preserve">For this evaluation five different CNN models were created to classify the fashion MNIST data. </w:t>
      </w:r>
    </w:p>
    <w:p w14:paraId="643067FD" w14:textId="77777777" w:rsidR="00A85457" w:rsidRDefault="00A85457" w:rsidP="004A0F87">
      <w:pPr>
        <w:jc w:val="both"/>
      </w:pPr>
    </w:p>
    <w:p w14:paraId="46391AAB" w14:textId="2C0E3A55" w:rsidR="00A85457" w:rsidRDefault="00A85457" w:rsidP="004A0F87">
      <w:pPr>
        <w:jc w:val="both"/>
      </w:pPr>
      <w:r>
        <w:t>The first model, CNN_Model_One, was created as a baseline model. Three convolutional layers were included with increasing filter</w:t>
      </w:r>
      <w:r w:rsidR="00BE7509">
        <w:t xml:space="preserve">s </w:t>
      </w:r>
      <w:r>
        <w:t xml:space="preserve">of 32, 64, and 128 on each layer. </w:t>
      </w:r>
      <w:r w:rsidR="00BE7509">
        <w:t xml:space="preserve">The size of the convolutional filters </w:t>
      </w:r>
      <w:r w:rsidR="0023368A">
        <w:t>was</w:t>
      </w:r>
      <w:r w:rsidR="00BE7509">
        <w:t xml:space="preserve"> set to (3,3) which is common and suitable for smaller image sizes like the fashion MNIST data. The padding is set to ‘same’ to ensure that the dimensions of the input and output are the same. The activation function chosen was ‘ReLu’ due to the benefits discussed above. For the model optimizer, ‘adam’ was chosen due to its efficiency, robustness and adaptive learning rate mechanism. The epoch chosen was set to 10, which is how much the data is inputted for training.</w:t>
      </w:r>
      <w:r w:rsidR="00A62632">
        <w:t xml:space="preserve"> </w:t>
      </w:r>
      <w:r w:rsidR="00A62632">
        <w:fldChar w:fldCharType="begin" w:fldLock="1"/>
      </w:r>
      <w:r w:rsidR="0023368A">
        <w:instrText>ADDIN CSL_CITATION {"citationItems":[{"id":"ITEM-1","itemData":{"DOI":"10.1109/TNNLS.2021.3084827","ISSN":"21622388","PMID":"34111009","abstract":"A convolutional neural network (CNN) is one of the most significant networks in the deep learning field. Since CNN made impressive achievements in many areas, including but not limited to computer vision and natural language processing, it attracted much attention from both industry and academia in the past few years. The existing reviews mainly focus on CNN's applications in different scenarios without considering CNN from a general perspective, and some novel ideas proposed recently are not covered. In this review, we aim to provide some novel ideas and prospects in this fast-growing field. Besides, not only 2-D convolution but also 1-D and multidimensional ones are involved. First, this review introduces the history of CNN. Second, we provide an overview of various convolutions. Third, some classic and advanced CNN models are introduced; especially those key points making them reach state-of-the-art results. Fourth, through experimental analysis, we draw some conclusions and provide several rules of thumb for functions and hyperparameter selection. Fifth, the applications of 1-D, 2-D, and multidimensional convolution are covered. Finally, some open issues and promising directions for CNN are discussed as guidelines for future work.","author":[{"dropping-particle":"","family":"Li","given":"Zewen","non-dropping-particle":"","parse-names":false,"suffix":""},{"dropping-particle":"","family":"Liu","given":"Fan","non-dropping-particle":"","parse-names":false,"suffix":""},{"dropping-particle":"","family":"Yang","given":"Wenjie","non-dropping-particle":"","parse-names":false,"suffix":""},{"dropping-particle":"","family":"Peng","given":"Shouheng","non-dropping-particle":"","parse-names":false,"suffix":""},{"dropping-particle":"","family":"Zhou","given":"Jun","non-dropping-particle":"","parse-names":false,"suffix":""}],"container-title":"IEEE Transactions on Neural Networks and Learning Systems","id":"ITEM-1","issue":"12","issued":{"date-parts":[["2022"]]},"page":"6999-7019","publisher":"IEEE","title":"A Survey of Convolutional Neural Networks: Analysis, Applications, and Prospects","type":"article-journal","volume":"33"},"uris":["http://www.mendeley.com/documents/?uuid=6cf2730e-be9c-48d6-9034-55e84b597131"]}],"mendeley":{"formattedCitation":"(Li &lt;i&gt;et al.&lt;/i&gt;, 2022)","plainTextFormattedCitation":"(Li et al., 2022)","previouslyFormattedCitation":"(Li &lt;i&gt;et al.&lt;/i&gt;, 2022)"},"properties":{"noteIndex":0},"schema":"https://github.com/citation-style-language/schema/raw/master/csl-citation.json"}</w:instrText>
      </w:r>
      <w:r w:rsidR="00A62632">
        <w:fldChar w:fldCharType="separate"/>
      </w:r>
      <w:r w:rsidR="00A62632" w:rsidRPr="00A62632">
        <w:rPr>
          <w:noProof/>
        </w:rPr>
        <w:t xml:space="preserve">(Li </w:t>
      </w:r>
      <w:r w:rsidR="00A62632" w:rsidRPr="00A62632">
        <w:rPr>
          <w:i/>
          <w:noProof/>
        </w:rPr>
        <w:t>et al.</w:t>
      </w:r>
      <w:r w:rsidR="00A62632" w:rsidRPr="00A62632">
        <w:rPr>
          <w:noProof/>
        </w:rPr>
        <w:t>, 2022)</w:t>
      </w:r>
      <w:r w:rsidR="00A62632">
        <w:fldChar w:fldCharType="end"/>
      </w:r>
    </w:p>
    <w:p w14:paraId="6590AE6A" w14:textId="77777777" w:rsidR="00BE7509" w:rsidRDefault="00BE7509" w:rsidP="004A0F87">
      <w:pPr>
        <w:jc w:val="both"/>
      </w:pPr>
    </w:p>
    <w:p w14:paraId="1D526609" w14:textId="4035C58F" w:rsidR="00BE7509" w:rsidRDefault="00BE7509" w:rsidP="004A0F87">
      <w:pPr>
        <w:jc w:val="both"/>
      </w:pPr>
      <w:r>
        <w:t xml:space="preserve">The second model, CNN_Model_One-Epoch Increase, is the same as CNN_Model_One except the epoch value was increased to 30 to determine the effect. It can be an important value to determine as too low can result in underfitting and too high will result in overfitting. </w:t>
      </w:r>
      <w:r w:rsidR="00A62632">
        <w:fldChar w:fldCharType="begin" w:fldLock="1"/>
      </w:r>
      <w:r w:rsidR="0023368A">
        <w:instrText>ADDIN CSL_CITATION {"citationItems":[{"id":"ITEM-1","itemData":{"DOI":"10.1109/TNNLS.2021.3084827","ISSN":"21622388","PMID":"34111009","abstract":"A convolutional neural network (CNN) is one of the most significant networks in the deep learning field. Since CNN made impressive achievements in many areas, including but not limited to computer vision and natural language processing, it attracted much attention from both industry and academia in the past few years. The existing reviews mainly focus on CNN's applications in different scenarios without considering CNN from a general perspective, and some novel ideas proposed recently are not covered. In this review, we aim to provide some novel ideas and prospects in this fast-growing field. Besides, not only 2-D convolution but also 1-D and multidimensional ones are involved. First, this review introduces the history of CNN. Second, we provide an overview of various convolutions. Third, some classic and advanced CNN models are introduced; especially those key points making them reach state-of-the-art results. Fourth, through experimental analysis, we draw some conclusions and provide several rules of thumb for functions and hyperparameter selection. Fifth, the applications of 1-D, 2-D, and multidimensional convolution are covered. Finally, some open issues and promising directions for CNN are discussed as guidelines for future work.","author":[{"dropping-particle":"","family":"Li","given":"Zewen","non-dropping-particle":"","parse-names":false,"suffix":""},{"dropping-particle":"","family":"Liu","given":"Fan","non-dropping-particle":"","parse-names":false,"suffix":""},{"dropping-particle":"","family":"Yang","given":"Wenjie","non-dropping-particle":"","parse-names":false,"suffix":""},{"dropping-particle":"","family":"Peng","given":"Shouheng","non-dropping-particle":"","parse-names":false,"suffix":""},{"dropping-particle":"","family":"Zhou","given":"Jun","non-dropping-particle":"","parse-names":false,"suffix":""}],"container-title":"IEEE Transactions on Neural Networks and Learning Systems","id":"ITEM-1","issue":"12","issued":{"date-parts":[["2022"]]},"page":"6999-7019","publisher":"IEEE","title":"A Survey of Convolutional Neural Networks: Analysis, Applications, and Prospects","type":"article-journal","volume":"33"},"uris":["http://www.mendeley.com/documents/?uuid=6cf2730e-be9c-48d6-9034-55e84b597131"]}],"mendeley":{"formattedCitation":"(Li &lt;i&gt;et al.&lt;/i&gt;, 2022)","plainTextFormattedCitation":"(Li et al., 2022)","previouslyFormattedCitation":"(Li &lt;i&gt;et al.&lt;/i&gt;, 2022)"},"properties":{"noteIndex":0},"schema":"https://github.com/citation-style-language/schema/raw/master/csl-citation.json"}</w:instrText>
      </w:r>
      <w:r w:rsidR="00A62632">
        <w:fldChar w:fldCharType="separate"/>
      </w:r>
      <w:r w:rsidR="00A62632" w:rsidRPr="00A62632">
        <w:rPr>
          <w:noProof/>
        </w:rPr>
        <w:t xml:space="preserve">(Li </w:t>
      </w:r>
      <w:r w:rsidR="00A62632" w:rsidRPr="00A62632">
        <w:rPr>
          <w:i/>
          <w:noProof/>
        </w:rPr>
        <w:t>et al.</w:t>
      </w:r>
      <w:r w:rsidR="00A62632" w:rsidRPr="00A62632">
        <w:rPr>
          <w:noProof/>
        </w:rPr>
        <w:t>, 2022)</w:t>
      </w:r>
      <w:r w:rsidR="00A62632">
        <w:fldChar w:fldCharType="end"/>
      </w:r>
    </w:p>
    <w:p w14:paraId="44CA9865" w14:textId="77777777" w:rsidR="00BE7509" w:rsidRDefault="00BE7509" w:rsidP="004A0F87">
      <w:pPr>
        <w:jc w:val="both"/>
      </w:pPr>
    </w:p>
    <w:p w14:paraId="1779088A" w14:textId="223FD28C" w:rsidR="00BE7509" w:rsidRDefault="00BE7509" w:rsidP="004A0F87">
      <w:pPr>
        <w:jc w:val="both"/>
      </w:pPr>
      <w:r>
        <w:t xml:space="preserve">The third model, CNN_Model_Two, was built the same as CNN_Model_One but with </w:t>
      </w:r>
      <w:r w:rsidR="00EB56CE">
        <w:t>five</w:t>
      </w:r>
      <w:r>
        <w:t xml:space="preserve"> extra fully connected layers.</w:t>
      </w:r>
      <w:r w:rsidR="00A62632">
        <w:t xml:space="preserve"> By increasing the layers in the model it may allow the network to capture more features, potentially improving the accuracy and loss values. </w:t>
      </w:r>
      <w:r w:rsidR="00A62632">
        <w:fldChar w:fldCharType="begin" w:fldLock="1"/>
      </w:r>
      <w:r w:rsidR="00A62632">
        <w:instrText>ADDIN CSL_CITATION {"citationItems":[{"id":"ITEM-1","itemData":{"URL":"https://medium.com/@ipylypenko/exploring-neural-networks-with-fashion-mnist-b0a8214b7b7b","author":[{"dropping-particle":"","family":"Pylypenko","given":"Irene","non-dropping-particle":"","parse-names":false,"suffix":""}],"container-title":"Medium","id":"ITEM-1","issued":{"date-parts":[["2019"]]},"title":"Exploring Neural Networks with fashion MNIST","type":"webpage"},"uris":["http://www.mendeley.com/documents/?uuid=1a84400b-1b51-4c05-bade-0c4ac07042ed"]}],"mendeley":{"formattedCitation":"(Pylypenko, 2019)","plainTextFormattedCitation":"(Pylypenko, 2019)","previouslyFormattedCitation":"(Pylypenko, 2019)"},"properties":{"noteIndex":0},"schema":"https://github.com/citation-style-language/schema/raw/master/csl-citation.json"}</w:instrText>
      </w:r>
      <w:r w:rsidR="00A62632">
        <w:fldChar w:fldCharType="separate"/>
      </w:r>
      <w:r w:rsidR="00A62632" w:rsidRPr="00A62632">
        <w:rPr>
          <w:noProof/>
        </w:rPr>
        <w:t>(Pylypenko, 2019)</w:t>
      </w:r>
      <w:r w:rsidR="00A62632">
        <w:fldChar w:fldCharType="end"/>
      </w:r>
    </w:p>
    <w:p w14:paraId="30F3E5D2" w14:textId="77777777" w:rsidR="00BE7509" w:rsidRDefault="00BE7509" w:rsidP="004A0F87">
      <w:pPr>
        <w:jc w:val="both"/>
      </w:pPr>
    </w:p>
    <w:p w14:paraId="65AB7FE7" w14:textId="2824E5EE" w:rsidR="00BE7509" w:rsidRDefault="00A62632" w:rsidP="004A0F87">
      <w:pPr>
        <w:jc w:val="both"/>
      </w:pPr>
      <w:r>
        <w:t xml:space="preserve">The fourth model, CNN_Model_Three, was </w:t>
      </w:r>
      <w:r w:rsidR="00661DAF">
        <w:t>created as</w:t>
      </w:r>
      <w:r>
        <w:t xml:space="preserve"> CNN_Model_Two however a regularization technique, dropout, was applied after each layer. With each dropout layer, the model randomly ‘drops’’ a fraction of neurons to during training so that it is not reliant on one particular section. The goal of adding the dropout would be to reduce or prevent </w:t>
      </w:r>
      <w:r w:rsidR="0012755A">
        <w:t>overfitting</w:t>
      </w:r>
      <w:r>
        <w:t xml:space="preserve">. </w:t>
      </w:r>
      <w:r w:rsidR="0023368A">
        <w:fldChar w:fldCharType="begin" w:fldLock="1"/>
      </w:r>
      <w:r w:rsidR="00401E0B">
        <w:instrText>ADDIN CSL_CITATION {"citationItems":[{"id":"ITEM-1","itemData":{"author":[{"dropping-particle":"","family":"Bhobe","given":"Manish","non-dropping-particle":"","parse-names":false,"suffix":""}],"container-title":"Medium2","id":"ITEM-1","issued":{"date-parts":[["2019"]]},"title":"Classifying Fashion with a Keras CNN (achieving 94% accuracy) — Part 2","type":"webpage"},"uris":["http://www.mendeley.com/documents/?uuid=004be650-f568-48eb-8b92-e480f1d8b126"]}],"mendeley":{"formattedCitation":"(Bhobe, 2019)","plainTextFormattedCitation":"(Bhobe, 2019)","previouslyFormattedCitation":"(Bhobe, 2019)"},"properties":{"noteIndex":0},"schema":"https://github.com/citation-style-language/schema/raw/master/csl-citation.json"}</w:instrText>
      </w:r>
      <w:r w:rsidR="0023368A">
        <w:fldChar w:fldCharType="separate"/>
      </w:r>
      <w:r w:rsidR="0023368A" w:rsidRPr="0023368A">
        <w:rPr>
          <w:noProof/>
        </w:rPr>
        <w:t>(Bhobe, 2019)</w:t>
      </w:r>
      <w:r w:rsidR="0023368A">
        <w:fldChar w:fldCharType="end"/>
      </w:r>
    </w:p>
    <w:p w14:paraId="7C5920E6" w14:textId="77777777" w:rsidR="0023368A" w:rsidRDefault="0023368A" w:rsidP="004A0F87">
      <w:pPr>
        <w:jc w:val="both"/>
      </w:pPr>
    </w:p>
    <w:p w14:paraId="57ABE834" w14:textId="6866BB1F" w:rsidR="0023368A" w:rsidRDefault="0023368A" w:rsidP="004A0F87">
      <w:pPr>
        <w:jc w:val="both"/>
      </w:pPr>
      <w:r>
        <w:t xml:space="preserve">The fifth and final model, CNN_Model_Four, was created similarly to CNN_Model_Two with batch normalization added after each convolutional layer prior to pooling and a dropout included at the fully connected layer. Batch normalization allows each of the layers to work slightly more </w:t>
      </w:r>
      <w:r w:rsidR="00401E0B">
        <w:t>independently</w:t>
      </w:r>
      <w:r>
        <w:t xml:space="preserve">. Batch normalization </w:t>
      </w:r>
      <w:r w:rsidR="00401E0B">
        <w:t xml:space="preserve">was introduced to increase learning rate while also reducing overfitting. </w:t>
      </w:r>
      <w:r w:rsidR="00401E0B">
        <w:fldChar w:fldCharType="begin" w:fldLock="1"/>
      </w:r>
      <w:r w:rsidR="00DB2D43">
        <w:instrText>ADDIN CSL_CITATION {"citationItems":[{"id":"ITEM-1","itemData":{"URL":"https://analyticsindiamag.com/everything-you-should-know-about-dropouts-and-batchnormalization-in-cnn/","author":[{"dropping-particle":"","family":"Dwivedi","given":"Rohit","non-dropping-particle":"","parse-names":false,"suffix":""}],"container-title":"Analytics India Mag","id":"ITEM-1","issued":{"date-parts":[["2020"]]},"title":"Everything You Should Know About Dropouts And BatchNormalization In CNN","type":"webpage"},"uris":["http://www.mendeley.com/documents/?uuid=bd17ecd4-49db-4abd-9d92-97e7250ccc71"]}],"mendeley":{"formattedCitation":"(Dwivedi, 2020)","plainTextFormattedCitation":"(Dwivedi, 2020)","previouslyFormattedCitation":"(Dwivedi, 2020)"},"properties":{"noteIndex":0},"schema":"https://github.com/citation-style-language/schema/raw/master/csl-citation.json"}</w:instrText>
      </w:r>
      <w:r w:rsidR="00401E0B">
        <w:fldChar w:fldCharType="separate"/>
      </w:r>
      <w:r w:rsidR="00401E0B" w:rsidRPr="00401E0B">
        <w:rPr>
          <w:noProof/>
        </w:rPr>
        <w:t>(Dwivedi, 2020)</w:t>
      </w:r>
      <w:r w:rsidR="00401E0B">
        <w:fldChar w:fldCharType="end"/>
      </w:r>
    </w:p>
    <w:p w14:paraId="0867F29A" w14:textId="77777777" w:rsidR="00A85457" w:rsidRDefault="00A85457" w:rsidP="004A0F87">
      <w:pPr>
        <w:jc w:val="both"/>
      </w:pPr>
    </w:p>
    <w:p w14:paraId="08288587" w14:textId="02535398" w:rsidR="00A85457" w:rsidRDefault="00A85457" w:rsidP="00A85457">
      <w:pPr>
        <w:pStyle w:val="Heading2"/>
      </w:pPr>
      <w:r>
        <w:t>Evaluation Metrics</w:t>
      </w:r>
    </w:p>
    <w:p w14:paraId="2465EA32" w14:textId="7E280D97" w:rsidR="00A85457" w:rsidRDefault="00C74771" w:rsidP="004A0F87">
      <w:pPr>
        <w:jc w:val="both"/>
      </w:pPr>
      <w:r>
        <w:t xml:space="preserve">To evaluate the performance of each model, ‘sparse categorical accuracy’ and ‘sparse categorical loss’ was chosen. </w:t>
      </w:r>
      <w:r w:rsidR="008F0F49">
        <w:t xml:space="preserve">The sparse categorical method was chosen as this is foremost a classification problem and the labels provided were integers. </w:t>
      </w:r>
      <w:r>
        <w:t xml:space="preserve">The model was trained with the designed training dataset and a subset of 33% was used for validation in order to detect and </w:t>
      </w:r>
      <w:r w:rsidR="008F0F49">
        <w:t>visualize</w:t>
      </w:r>
      <w:r>
        <w:t xml:space="preserve"> overfitting. Once the model was </w:t>
      </w:r>
      <w:r w:rsidR="008F0F49">
        <w:t>trained,</w:t>
      </w:r>
      <w:r>
        <w:t xml:space="preserve"> it was evaluated against the testing dataset to calculate the accuracy and loss values.</w:t>
      </w:r>
    </w:p>
    <w:p w14:paraId="7A303C8A" w14:textId="77777777" w:rsidR="00661DAF" w:rsidRDefault="00661DAF" w:rsidP="004A0F87">
      <w:pPr>
        <w:jc w:val="both"/>
      </w:pPr>
    </w:p>
    <w:p w14:paraId="7AA19079" w14:textId="67AAF72F" w:rsidR="009F2A28" w:rsidRDefault="00661DAF" w:rsidP="004A0F87">
      <w:pPr>
        <w:jc w:val="both"/>
      </w:pPr>
      <w:r>
        <w:t xml:space="preserve">Loss functions are a key component of machine learning for assessment. The loss function looks at how the neural network algorithm is actually modelling your data. For the function it looks at the predicted and the actual values and </w:t>
      </w:r>
      <w:r w:rsidR="0012755A">
        <w:t>calculates</w:t>
      </w:r>
      <w:r>
        <w:t xml:space="preserve"> the error. It is an important measurement when </w:t>
      </w:r>
      <w:r>
        <w:t xml:space="preserve">optimizing the model in </w:t>
      </w:r>
      <w:r w:rsidR="0012755A">
        <w:t xml:space="preserve">training. There are many different types of loss functions, and these are chosen based on the specific problem statement. For classification, there is binary or categorical cross entropy. For the categorical cross entropy, this is utilized with the SoftMax activation function which converts the output predictions to probabilities so that it can be compared to the true labels. When optimizing a neural network, the aim is to reduce the value of the loss function. </w:t>
      </w:r>
      <w:r w:rsidR="0012755A">
        <w:fldChar w:fldCharType="begin" w:fldLock="1"/>
      </w:r>
      <w:r w:rsidR="00304C7B">
        <w:instrText>ADDIN CSL_CITATION {"citationItems":[{"id":"ITEM-1","itemData":{"URL":"https://www.analyticsvidhya.com/blog/2022/06/understanding-loss-function-in-deep-learning/","author":[{"dropping-particle":"","family":"Shankar","given":"","non-dropping-particle":"","parse-names":false,"suffix":""}],"container-title":"Analytics Vidhya","id":"ITEM-1","issued":{"date-parts":[["2023"]]},"title":"Understanding Loss Function in Deep Learning","type":"webpage"},"uris":["http://www.mendeley.com/documents/?uuid=5f5debc3-1373-4999-b682-02d070fe0f5d"]}],"mendeley":{"formattedCitation":"(Shankar, 2023)","plainTextFormattedCitation":"(Shankar, 2023)","previouslyFormattedCitation":"(Shankar, 2023)"},"properties":{"noteIndex":0},"schema":"https://github.com/citation-style-language/schema/raw/master/csl-citation.json"}</w:instrText>
      </w:r>
      <w:r w:rsidR="0012755A">
        <w:fldChar w:fldCharType="separate"/>
      </w:r>
      <w:r w:rsidR="0012755A" w:rsidRPr="0012755A">
        <w:rPr>
          <w:noProof/>
        </w:rPr>
        <w:t>(Shankar, 2023)</w:t>
      </w:r>
      <w:r w:rsidR="0012755A">
        <w:fldChar w:fldCharType="end"/>
      </w:r>
    </w:p>
    <w:p w14:paraId="5880E3C8" w14:textId="6E34DA5B" w:rsidR="009F2A28" w:rsidRDefault="009F2A28" w:rsidP="009F2A28">
      <w:pPr>
        <w:pStyle w:val="Heading2"/>
      </w:pPr>
      <w:r>
        <w:t>Apache Spark</w:t>
      </w:r>
    </w:p>
    <w:p w14:paraId="19AC6592" w14:textId="591F5880" w:rsidR="009F2A28" w:rsidRDefault="006F4417" w:rsidP="009F2A28">
      <w:pPr>
        <w:jc w:val="both"/>
      </w:pPr>
      <w:r>
        <w:t xml:space="preserve">One of the objectives of this research was to implement a CNN model </w:t>
      </w:r>
      <w:r w:rsidR="00915611">
        <w:t>in Apache Spark.</w:t>
      </w:r>
      <w:r w:rsidR="008B2F06">
        <w:t xml:space="preserve"> Spark was chosen due to its ability for distributed data processing. </w:t>
      </w:r>
    </w:p>
    <w:p w14:paraId="654816E5" w14:textId="77777777" w:rsidR="00F9433C" w:rsidRDefault="00F9433C" w:rsidP="009F2A28">
      <w:pPr>
        <w:jc w:val="both"/>
      </w:pPr>
    </w:p>
    <w:p w14:paraId="28748F83" w14:textId="31C68208" w:rsidR="00F9433C" w:rsidRDefault="00F9433C" w:rsidP="009F2A28">
      <w:pPr>
        <w:jc w:val="both"/>
      </w:pPr>
      <w:r>
        <w:t>Pyspark was initial</w:t>
      </w:r>
      <w:r w:rsidR="00146E48">
        <w:t>ly installed and set</w:t>
      </w:r>
      <w:r w:rsidR="000461E6">
        <w:t xml:space="preserve">-up within the </w:t>
      </w:r>
      <w:r w:rsidR="003273B0">
        <w:t>Oracle Virtual</w:t>
      </w:r>
      <w:r w:rsidR="000461E6">
        <w:t xml:space="preserve"> Machine to support memory requirements. </w:t>
      </w:r>
      <w:r w:rsidR="00C4393C">
        <w:t xml:space="preserve">While the installation </w:t>
      </w:r>
      <w:r w:rsidR="008814FA">
        <w:t>completed</w:t>
      </w:r>
      <w:r w:rsidR="00C4393C">
        <w:t xml:space="preserve">, the execution of the code in </w:t>
      </w:r>
      <w:r w:rsidR="008814FA">
        <w:t>Jupyter</w:t>
      </w:r>
      <w:r w:rsidR="00C4393C">
        <w:t xml:space="preserve"> </w:t>
      </w:r>
      <w:r w:rsidR="008814FA">
        <w:t>notebook</w:t>
      </w:r>
      <w:r w:rsidR="00C4393C">
        <w:t xml:space="preserve"> in the VM proved challenging</w:t>
      </w:r>
      <w:r w:rsidR="008814FA">
        <w:t xml:space="preserve"> due to issues with Java when </w:t>
      </w:r>
      <w:r w:rsidR="007D7CB9">
        <w:t>initializing</w:t>
      </w:r>
      <w:r w:rsidR="008814FA">
        <w:t xml:space="preserve"> the pyspark session</w:t>
      </w:r>
      <w:r w:rsidR="00C4393C">
        <w:t>.</w:t>
      </w:r>
      <w:r w:rsidR="003753B2">
        <w:t xml:space="preserve"> After </w:t>
      </w:r>
      <w:r w:rsidR="00652D72">
        <w:t>extensive</w:t>
      </w:r>
      <w:r w:rsidR="003753B2">
        <w:t xml:space="preserve"> troubleshooting and no success</w:t>
      </w:r>
      <w:r w:rsidR="00C4393C">
        <w:t>, it was decided to set-up pyspark locally.</w:t>
      </w:r>
    </w:p>
    <w:p w14:paraId="4D44F932" w14:textId="77777777" w:rsidR="00D36343" w:rsidRDefault="00D36343" w:rsidP="009F2A28">
      <w:pPr>
        <w:jc w:val="both"/>
      </w:pPr>
    </w:p>
    <w:p w14:paraId="2EA0B8B9" w14:textId="2CA990F7" w:rsidR="00D36343" w:rsidRPr="009F2A28" w:rsidRDefault="00D36343" w:rsidP="009F2A28">
      <w:pPr>
        <w:jc w:val="both"/>
      </w:pPr>
      <w:r>
        <w:t xml:space="preserve">When using Apache Spark for deep learning tasks, the code within the Jupyter notebook needs to be altered. The process starts by importing the libraries and images. </w:t>
      </w:r>
      <w:r w:rsidR="00013D5B">
        <w:t xml:space="preserve">The spark application is </w:t>
      </w:r>
      <w:r w:rsidR="0012755A">
        <w:t>initialized</w:t>
      </w:r>
      <w:r w:rsidR="00013D5B">
        <w:t xml:space="preserve"> by a spark session which is the entry point. F</w:t>
      </w:r>
      <w:r>
        <w:t xml:space="preserve">or spark, the images </w:t>
      </w:r>
      <w:r w:rsidR="00013D5B">
        <w:t>are converted</w:t>
      </w:r>
      <w:r>
        <w:t xml:space="preserve"> to a spark dataframe</w:t>
      </w:r>
      <w:r w:rsidR="00013D5B">
        <w:t xml:space="preserve"> to transform it to structured data format. A pipeline is then created to take the data and pre-process it by extracting, transforming and feature selection. The model can then be built and defined with </w:t>
      </w:r>
      <w:r w:rsidR="0012755A">
        <w:t>Kera’s</w:t>
      </w:r>
      <w:r w:rsidR="00013D5B">
        <w:t xml:space="preserve"> and </w:t>
      </w:r>
      <w:proofErr w:type="spellStart"/>
      <w:r w:rsidR="00013D5B">
        <w:t>tensorflow</w:t>
      </w:r>
      <w:proofErr w:type="spellEnd"/>
      <w:r w:rsidR="00013D5B">
        <w:t xml:space="preserve">. The model then needs to be </w:t>
      </w:r>
      <w:r w:rsidR="0012755A">
        <w:t>run</w:t>
      </w:r>
      <w:r w:rsidR="00013D5B">
        <w:t xml:space="preserve"> on Spark to take advantage of the </w:t>
      </w:r>
      <w:r w:rsidR="0012755A">
        <w:t>distributed</w:t>
      </w:r>
      <w:r w:rsidR="00013D5B">
        <w:t xml:space="preserve"> engine. A library that can do this is Elephas. </w:t>
      </w:r>
      <w:r w:rsidR="00661DAF">
        <w:t>The deep learning pipeline is than ran to train, test and evaluate the model.</w:t>
      </w:r>
      <w:r w:rsidR="00661DAF">
        <w:fldChar w:fldCharType="begin" w:fldLock="1"/>
      </w:r>
      <w:r w:rsidR="0012755A">
        <w:instrText>ADDIN CSL_CITATION {"citationItems":[{"id":"ITEM-1","itemData":{"URL":"https://towardsdatascience.com/deep-learning-with-apache-spark-part-2-2a2938a36d35","author":[{"dropping-particle":"","family":"Vasquez","given":"Favio","non-dropping-particle":"","parse-names":false,"suffix":""}],"container-title":"Towards Data Science","id":"ITEM-1","issued":{"date-parts":[["2018"]]},"title":"Deep Learning With Apache Spark — Part 2","type":"webpage"},"uris":["http://www.mendeley.com/documents/?uuid=796de99e-d35f-4ff4-8432-79535d75ec85"]},{"id":"ITEM-2","itemData":{"URL":"https://community.ibm.com/community/user/ai-datascience/blogs/andre-violante1/2019/06/21/distributed-deep-learning-pipelines-with-pyspark-a","author":[{"dropping-particle":"","family":"Violante","given":"Andre","non-dropping-particle":"","parse-names":false,"suffix":""}],"container-title":"IBM","id":"ITEM-2","issued":{"date-parts":[["2019"]]},"title":"Distributed Deep Learning Pipelines with PySpark and Keras","type":"webpage"},"uris":["http://www.mendeley.com/documents/?uuid=c0a9b608-47ca-4781-a348-b47e15523dfd"]}],"mendeley":{"formattedCitation":"(Vasquez, 2018; Violante, 2019)","plainTextFormattedCitation":"(Vasquez, 2018; Violante, 2019)","previouslyFormattedCitation":"(Vasquez, 2018; Violante, 2019)"},"properties":{"noteIndex":0},"schema":"https://github.com/citation-style-language/schema/raw/master/csl-citation.json"}</w:instrText>
      </w:r>
      <w:r w:rsidR="00661DAF">
        <w:fldChar w:fldCharType="separate"/>
      </w:r>
      <w:r w:rsidR="00661DAF" w:rsidRPr="00661DAF">
        <w:rPr>
          <w:noProof/>
        </w:rPr>
        <w:t>(Vasquez, 2018; Violante, 2019)</w:t>
      </w:r>
      <w:r w:rsidR="00661DAF">
        <w:fldChar w:fldCharType="end"/>
      </w:r>
      <w:r w:rsidR="00661DAF" w:rsidRPr="009F2A28">
        <w:t xml:space="preserve"> </w:t>
      </w:r>
    </w:p>
    <w:p w14:paraId="15619797" w14:textId="77777777" w:rsidR="009F2A28" w:rsidRPr="004A0F87" w:rsidRDefault="009F2A28" w:rsidP="004A0F87">
      <w:pPr>
        <w:jc w:val="both"/>
      </w:pPr>
    </w:p>
    <w:p w14:paraId="7BB906A3" w14:textId="602BD75B" w:rsidR="009303D9" w:rsidRDefault="00681CC0" w:rsidP="006B6B66">
      <w:pPr>
        <w:pStyle w:val="Heading1"/>
      </w:pPr>
      <w:r>
        <w:t>Results And Discussion</w:t>
      </w:r>
    </w:p>
    <w:p w14:paraId="4F9BFD86" w14:textId="686BABE3" w:rsidR="008F0F49" w:rsidRDefault="008F0F49" w:rsidP="008F0F49">
      <w:pPr>
        <w:jc w:val="both"/>
      </w:pPr>
      <w:r>
        <w:t xml:space="preserve">For each model the loss and accuracy result along with training time is detailed in </w:t>
      </w:r>
      <w:r>
        <w:fldChar w:fldCharType="begin"/>
      </w:r>
      <w:r>
        <w:instrText xml:space="preserve"> REF _Ref147086461 \h </w:instrText>
      </w:r>
      <w:r>
        <w:fldChar w:fldCharType="separate"/>
      </w:r>
      <w:r>
        <w:t xml:space="preserve">Table </w:t>
      </w:r>
      <w:r>
        <w:rPr>
          <w:noProof/>
        </w:rPr>
        <w:t>1</w:t>
      </w:r>
      <w:r>
        <w:fldChar w:fldCharType="end"/>
      </w:r>
      <w:r>
        <w:t xml:space="preserve">. </w:t>
      </w:r>
      <w:r w:rsidR="00EB56CE">
        <w:t>The aim of this research was assessing the changes in accuracy and loss based on the changes.</w:t>
      </w:r>
    </w:p>
    <w:p w14:paraId="61C297F9" w14:textId="77777777" w:rsidR="00EB56CE" w:rsidRDefault="00EB56CE" w:rsidP="008F0F49">
      <w:pPr>
        <w:jc w:val="both"/>
      </w:pPr>
    </w:p>
    <w:p w14:paraId="1B697334" w14:textId="1EADA456" w:rsidR="00EB56CE" w:rsidRDefault="00EB56CE" w:rsidP="00EB56CE">
      <w:pPr>
        <w:pStyle w:val="Caption"/>
        <w:keepNext/>
      </w:pPr>
      <w:bookmarkStart w:id="0" w:name="_Ref147086461"/>
      <w:r>
        <w:t xml:space="preserve">Table </w:t>
      </w:r>
      <w:r>
        <w:fldChar w:fldCharType="begin"/>
      </w:r>
      <w:r>
        <w:instrText xml:space="preserve"> SEQ Table \* ARABIC </w:instrText>
      </w:r>
      <w:r>
        <w:fldChar w:fldCharType="separate"/>
      </w:r>
      <w:r>
        <w:rPr>
          <w:noProof/>
        </w:rPr>
        <w:t>1</w:t>
      </w:r>
      <w:r>
        <w:fldChar w:fldCharType="end"/>
      </w:r>
      <w:bookmarkEnd w:id="0"/>
      <w:r>
        <w:t xml:space="preserve">: Loss and Accuracy Results from CNN Models developed for this </w:t>
      </w:r>
      <w:r w:rsidR="0012755A">
        <w:t>research.</w:t>
      </w:r>
    </w:p>
    <w:tbl>
      <w:tblPr>
        <w:tblStyle w:val="TableGrid"/>
        <w:tblW w:w="0" w:type="auto"/>
        <w:tblLook w:val="04A0" w:firstRow="1" w:lastRow="0" w:firstColumn="1" w:lastColumn="0" w:noHBand="0" w:noVBand="1"/>
      </w:tblPr>
      <w:tblGrid>
        <w:gridCol w:w="1941"/>
        <w:gridCol w:w="1076"/>
        <w:gridCol w:w="777"/>
        <w:gridCol w:w="1062"/>
      </w:tblGrid>
      <w:tr w:rsidR="00EB56CE" w:rsidRPr="008F0F49" w14:paraId="7FCA3F76" w14:textId="77777777" w:rsidTr="00DA0D0C">
        <w:trPr>
          <w:trHeight w:val="575"/>
        </w:trPr>
        <w:tc>
          <w:tcPr>
            <w:tcW w:w="0" w:type="auto"/>
            <w:shd w:val="clear" w:color="auto" w:fill="auto"/>
            <w:vAlign w:val="center"/>
          </w:tcPr>
          <w:p w14:paraId="37755C68" w14:textId="77777777" w:rsidR="00EB56CE" w:rsidRPr="008F0F49" w:rsidRDefault="00EB56CE" w:rsidP="00DA0D0C">
            <w:pPr>
              <w:rPr>
                <w:rFonts w:ascii="Times New Roman" w:hAnsi="Times New Roman" w:cs="Times New Roman"/>
                <w:sz w:val="18"/>
                <w:szCs w:val="18"/>
              </w:rPr>
            </w:pPr>
            <w:r w:rsidRPr="008F0F49">
              <w:rPr>
                <w:rFonts w:ascii="Times New Roman" w:hAnsi="Times New Roman" w:cs="Times New Roman"/>
                <w:sz w:val="18"/>
                <w:szCs w:val="18"/>
              </w:rPr>
              <w:t>Model</w:t>
            </w:r>
          </w:p>
        </w:tc>
        <w:tc>
          <w:tcPr>
            <w:tcW w:w="0" w:type="auto"/>
            <w:shd w:val="clear" w:color="auto" w:fill="auto"/>
            <w:vAlign w:val="center"/>
          </w:tcPr>
          <w:p w14:paraId="2C66E10E" w14:textId="77777777" w:rsidR="00EB56CE" w:rsidRPr="008F0F49" w:rsidRDefault="00EB56CE" w:rsidP="00DA0D0C">
            <w:pPr>
              <w:rPr>
                <w:rFonts w:ascii="Times New Roman" w:hAnsi="Times New Roman" w:cs="Times New Roman"/>
                <w:sz w:val="18"/>
                <w:szCs w:val="18"/>
              </w:rPr>
            </w:pPr>
            <w:r w:rsidRPr="008F0F49">
              <w:rPr>
                <w:rFonts w:ascii="Times New Roman" w:hAnsi="Times New Roman" w:cs="Times New Roman"/>
                <w:sz w:val="18"/>
                <w:szCs w:val="18"/>
              </w:rPr>
              <w:t>Test Accuracy (%)</w:t>
            </w:r>
          </w:p>
        </w:tc>
        <w:tc>
          <w:tcPr>
            <w:tcW w:w="0" w:type="auto"/>
            <w:shd w:val="clear" w:color="auto" w:fill="auto"/>
            <w:vAlign w:val="center"/>
          </w:tcPr>
          <w:p w14:paraId="01D49B06" w14:textId="77777777" w:rsidR="00EB56CE" w:rsidRPr="008F0F49" w:rsidRDefault="00EB56CE" w:rsidP="00DA0D0C">
            <w:pPr>
              <w:rPr>
                <w:rFonts w:ascii="Times New Roman" w:hAnsi="Times New Roman" w:cs="Times New Roman"/>
                <w:sz w:val="18"/>
                <w:szCs w:val="18"/>
              </w:rPr>
            </w:pPr>
            <w:r w:rsidRPr="008F0F49">
              <w:rPr>
                <w:rFonts w:ascii="Times New Roman" w:hAnsi="Times New Roman" w:cs="Times New Roman"/>
                <w:sz w:val="18"/>
                <w:szCs w:val="18"/>
              </w:rPr>
              <w:t>Test Loss (%)</w:t>
            </w:r>
          </w:p>
        </w:tc>
        <w:tc>
          <w:tcPr>
            <w:tcW w:w="0" w:type="auto"/>
            <w:shd w:val="clear" w:color="auto" w:fill="auto"/>
            <w:vAlign w:val="center"/>
          </w:tcPr>
          <w:p w14:paraId="544BECDA" w14:textId="77777777" w:rsidR="00EB56CE" w:rsidRPr="008F0F49" w:rsidRDefault="00EB56CE" w:rsidP="00DA0D0C">
            <w:pPr>
              <w:rPr>
                <w:rFonts w:ascii="Times New Roman" w:hAnsi="Times New Roman" w:cs="Times New Roman"/>
                <w:sz w:val="18"/>
                <w:szCs w:val="18"/>
              </w:rPr>
            </w:pPr>
            <w:r w:rsidRPr="008F0F49">
              <w:rPr>
                <w:rFonts w:ascii="Times New Roman" w:hAnsi="Times New Roman" w:cs="Times New Roman"/>
                <w:sz w:val="18"/>
                <w:szCs w:val="18"/>
              </w:rPr>
              <w:t>Training Time (secs)</w:t>
            </w:r>
          </w:p>
        </w:tc>
      </w:tr>
      <w:tr w:rsidR="00EB56CE" w:rsidRPr="008F0F49" w14:paraId="32F98F96" w14:textId="77777777" w:rsidTr="00DA0D0C">
        <w:trPr>
          <w:trHeight w:val="1149"/>
        </w:trPr>
        <w:tc>
          <w:tcPr>
            <w:tcW w:w="0" w:type="auto"/>
            <w:vAlign w:val="center"/>
          </w:tcPr>
          <w:p w14:paraId="0CF181AA" w14:textId="77777777" w:rsidR="00EB56CE" w:rsidRPr="008F0F49" w:rsidRDefault="00EB56CE" w:rsidP="00DA0D0C">
            <w:pPr>
              <w:rPr>
                <w:rFonts w:ascii="Times New Roman" w:hAnsi="Times New Roman" w:cs="Times New Roman"/>
                <w:sz w:val="18"/>
                <w:szCs w:val="18"/>
              </w:rPr>
            </w:pPr>
            <w:r w:rsidRPr="008F0F49">
              <w:rPr>
                <w:rFonts w:ascii="Times New Roman" w:hAnsi="Times New Roman" w:cs="Times New Roman"/>
                <w:sz w:val="18"/>
                <w:szCs w:val="18"/>
              </w:rPr>
              <w:t>CNN_Model_One</w:t>
            </w:r>
          </w:p>
        </w:tc>
        <w:tc>
          <w:tcPr>
            <w:tcW w:w="0" w:type="auto"/>
            <w:vAlign w:val="center"/>
          </w:tcPr>
          <w:p w14:paraId="28080A89" w14:textId="77777777" w:rsidR="00EB56CE" w:rsidRPr="008F0F49" w:rsidRDefault="00EB56CE" w:rsidP="00DA0D0C">
            <w:pPr>
              <w:rPr>
                <w:rFonts w:ascii="Times New Roman" w:hAnsi="Times New Roman" w:cs="Times New Roman"/>
                <w:sz w:val="18"/>
                <w:szCs w:val="18"/>
              </w:rPr>
            </w:pPr>
            <w:r w:rsidRPr="008F0F49">
              <w:rPr>
                <w:rFonts w:ascii="Times New Roman" w:hAnsi="Times New Roman" w:cs="Times New Roman"/>
                <w:sz w:val="18"/>
                <w:szCs w:val="18"/>
              </w:rPr>
              <w:t>91.24</w:t>
            </w:r>
          </w:p>
        </w:tc>
        <w:tc>
          <w:tcPr>
            <w:tcW w:w="0" w:type="auto"/>
            <w:vAlign w:val="center"/>
          </w:tcPr>
          <w:p w14:paraId="5788F0F3" w14:textId="77777777" w:rsidR="00EB56CE" w:rsidRPr="008F0F49" w:rsidRDefault="00EB56CE" w:rsidP="00DA0D0C">
            <w:pPr>
              <w:rPr>
                <w:rFonts w:ascii="Times New Roman" w:hAnsi="Times New Roman" w:cs="Times New Roman"/>
                <w:sz w:val="18"/>
                <w:szCs w:val="18"/>
              </w:rPr>
            </w:pPr>
            <w:r w:rsidRPr="008F0F49">
              <w:rPr>
                <w:rFonts w:ascii="Times New Roman" w:hAnsi="Times New Roman" w:cs="Times New Roman"/>
                <w:sz w:val="18"/>
                <w:szCs w:val="18"/>
              </w:rPr>
              <w:t>28.34</w:t>
            </w:r>
          </w:p>
        </w:tc>
        <w:tc>
          <w:tcPr>
            <w:tcW w:w="0" w:type="auto"/>
            <w:vAlign w:val="center"/>
          </w:tcPr>
          <w:p w14:paraId="3B90898C" w14:textId="77777777" w:rsidR="00EB56CE" w:rsidRPr="008F0F49" w:rsidRDefault="00EB56CE" w:rsidP="00DA0D0C">
            <w:pPr>
              <w:rPr>
                <w:rFonts w:ascii="Times New Roman" w:hAnsi="Times New Roman" w:cs="Times New Roman"/>
                <w:sz w:val="18"/>
                <w:szCs w:val="18"/>
              </w:rPr>
            </w:pPr>
            <w:r w:rsidRPr="008F0F49">
              <w:rPr>
                <w:rFonts w:ascii="Times New Roman" w:hAnsi="Times New Roman" w:cs="Times New Roman"/>
                <w:sz w:val="18"/>
                <w:szCs w:val="18"/>
              </w:rPr>
              <w:t>606.90</w:t>
            </w:r>
          </w:p>
        </w:tc>
      </w:tr>
      <w:tr w:rsidR="00EB56CE" w:rsidRPr="008F0F49" w14:paraId="180B6B5A" w14:textId="77777777" w:rsidTr="00DA0D0C">
        <w:trPr>
          <w:trHeight w:val="754"/>
        </w:trPr>
        <w:tc>
          <w:tcPr>
            <w:tcW w:w="0" w:type="auto"/>
            <w:vAlign w:val="center"/>
          </w:tcPr>
          <w:p w14:paraId="2B062B29" w14:textId="77777777" w:rsidR="00EB56CE" w:rsidRPr="008F0F49" w:rsidRDefault="00EB56CE" w:rsidP="00DA0D0C">
            <w:pPr>
              <w:rPr>
                <w:rFonts w:ascii="Times New Roman" w:hAnsi="Times New Roman" w:cs="Times New Roman"/>
                <w:sz w:val="18"/>
                <w:szCs w:val="18"/>
              </w:rPr>
            </w:pPr>
            <w:r w:rsidRPr="008F0F49">
              <w:rPr>
                <w:rFonts w:ascii="Times New Roman" w:hAnsi="Times New Roman" w:cs="Times New Roman"/>
                <w:sz w:val="18"/>
                <w:szCs w:val="18"/>
              </w:rPr>
              <w:t>CNN_Model_One-Epoch Increase</w:t>
            </w:r>
          </w:p>
        </w:tc>
        <w:tc>
          <w:tcPr>
            <w:tcW w:w="0" w:type="auto"/>
            <w:vAlign w:val="center"/>
          </w:tcPr>
          <w:p w14:paraId="26B28A2E" w14:textId="77777777" w:rsidR="00EB56CE" w:rsidRPr="008F0F49" w:rsidRDefault="00EB56CE" w:rsidP="00DA0D0C">
            <w:pPr>
              <w:rPr>
                <w:rFonts w:ascii="Times New Roman" w:hAnsi="Times New Roman" w:cs="Times New Roman"/>
                <w:sz w:val="18"/>
                <w:szCs w:val="18"/>
              </w:rPr>
            </w:pPr>
            <w:r w:rsidRPr="008F0F49">
              <w:rPr>
                <w:rFonts w:ascii="Times New Roman" w:hAnsi="Times New Roman" w:cs="Times New Roman"/>
                <w:sz w:val="18"/>
                <w:szCs w:val="18"/>
              </w:rPr>
              <w:t>90.94</w:t>
            </w:r>
          </w:p>
        </w:tc>
        <w:tc>
          <w:tcPr>
            <w:tcW w:w="0" w:type="auto"/>
            <w:vAlign w:val="center"/>
          </w:tcPr>
          <w:p w14:paraId="2A6BC8B9" w14:textId="77777777" w:rsidR="00EB56CE" w:rsidRPr="008F0F49" w:rsidRDefault="00EB56CE" w:rsidP="00DA0D0C">
            <w:pPr>
              <w:rPr>
                <w:rFonts w:ascii="Times New Roman" w:hAnsi="Times New Roman" w:cs="Times New Roman"/>
                <w:sz w:val="18"/>
                <w:szCs w:val="18"/>
              </w:rPr>
            </w:pPr>
            <w:r w:rsidRPr="008F0F49">
              <w:rPr>
                <w:rFonts w:ascii="Times New Roman" w:hAnsi="Times New Roman" w:cs="Times New Roman"/>
                <w:sz w:val="18"/>
                <w:szCs w:val="18"/>
              </w:rPr>
              <w:t>83.57</w:t>
            </w:r>
          </w:p>
        </w:tc>
        <w:tc>
          <w:tcPr>
            <w:tcW w:w="0" w:type="auto"/>
            <w:vAlign w:val="center"/>
          </w:tcPr>
          <w:p w14:paraId="04003C06" w14:textId="77777777" w:rsidR="00EB56CE" w:rsidRPr="008F0F49" w:rsidRDefault="00EB56CE" w:rsidP="00DA0D0C">
            <w:pPr>
              <w:rPr>
                <w:rFonts w:ascii="Times New Roman" w:hAnsi="Times New Roman" w:cs="Times New Roman"/>
                <w:sz w:val="18"/>
                <w:szCs w:val="18"/>
              </w:rPr>
            </w:pPr>
            <w:r w:rsidRPr="008F0F49">
              <w:rPr>
                <w:rFonts w:ascii="Times New Roman" w:hAnsi="Times New Roman" w:cs="Times New Roman"/>
                <w:sz w:val="18"/>
                <w:szCs w:val="18"/>
              </w:rPr>
              <w:t>1752.41</w:t>
            </w:r>
          </w:p>
        </w:tc>
      </w:tr>
      <w:tr w:rsidR="00EB56CE" w:rsidRPr="008F0F49" w14:paraId="3D1C4E6D" w14:textId="77777777" w:rsidTr="00DA0D0C">
        <w:trPr>
          <w:trHeight w:val="575"/>
        </w:trPr>
        <w:tc>
          <w:tcPr>
            <w:tcW w:w="0" w:type="auto"/>
            <w:vAlign w:val="center"/>
          </w:tcPr>
          <w:p w14:paraId="092225E1" w14:textId="77777777" w:rsidR="00EB56CE" w:rsidRPr="008F0F49" w:rsidRDefault="00EB56CE" w:rsidP="00DA0D0C">
            <w:pPr>
              <w:rPr>
                <w:rFonts w:ascii="Times New Roman" w:hAnsi="Times New Roman" w:cs="Times New Roman"/>
                <w:sz w:val="18"/>
                <w:szCs w:val="18"/>
              </w:rPr>
            </w:pPr>
            <w:r w:rsidRPr="008F0F49">
              <w:rPr>
                <w:rFonts w:ascii="Times New Roman" w:hAnsi="Times New Roman" w:cs="Times New Roman"/>
                <w:sz w:val="18"/>
                <w:szCs w:val="18"/>
              </w:rPr>
              <w:t>CNN_Model_Two</w:t>
            </w:r>
          </w:p>
        </w:tc>
        <w:tc>
          <w:tcPr>
            <w:tcW w:w="0" w:type="auto"/>
            <w:vAlign w:val="center"/>
          </w:tcPr>
          <w:p w14:paraId="7E13D578" w14:textId="77777777" w:rsidR="00EB56CE" w:rsidRPr="008F0F49" w:rsidRDefault="00EB56CE" w:rsidP="00DA0D0C">
            <w:pPr>
              <w:rPr>
                <w:rFonts w:ascii="Times New Roman" w:hAnsi="Times New Roman" w:cs="Times New Roman"/>
                <w:sz w:val="18"/>
                <w:szCs w:val="18"/>
              </w:rPr>
            </w:pPr>
            <w:r w:rsidRPr="008F0F49">
              <w:rPr>
                <w:rFonts w:ascii="Times New Roman" w:hAnsi="Times New Roman" w:cs="Times New Roman"/>
                <w:sz w:val="18"/>
                <w:szCs w:val="18"/>
              </w:rPr>
              <w:t>91.04</w:t>
            </w:r>
          </w:p>
        </w:tc>
        <w:tc>
          <w:tcPr>
            <w:tcW w:w="0" w:type="auto"/>
            <w:vAlign w:val="center"/>
          </w:tcPr>
          <w:p w14:paraId="59F1474A" w14:textId="77777777" w:rsidR="00EB56CE" w:rsidRPr="008F0F49" w:rsidRDefault="00EB56CE" w:rsidP="00DA0D0C">
            <w:pPr>
              <w:rPr>
                <w:rFonts w:ascii="Times New Roman" w:hAnsi="Times New Roman" w:cs="Times New Roman"/>
                <w:sz w:val="18"/>
                <w:szCs w:val="18"/>
              </w:rPr>
            </w:pPr>
            <w:r w:rsidRPr="008F0F49">
              <w:rPr>
                <w:rFonts w:ascii="Times New Roman" w:hAnsi="Times New Roman" w:cs="Times New Roman"/>
                <w:sz w:val="18"/>
                <w:szCs w:val="18"/>
              </w:rPr>
              <w:t>32.64</w:t>
            </w:r>
          </w:p>
        </w:tc>
        <w:tc>
          <w:tcPr>
            <w:tcW w:w="0" w:type="auto"/>
            <w:vAlign w:val="center"/>
          </w:tcPr>
          <w:p w14:paraId="1848D4E7" w14:textId="77777777" w:rsidR="00EB56CE" w:rsidRPr="008F0F49" w:rsidRDefault="00EB56CE" w:rsidP="00DA0D0C">
            <w:pPr>
              <w:rPr>
                <w:rFonts w:ascii="Times New Roman" w:hAnsi="Times New Roman" w:cs="Times New Roman"/>
                <w:sz w:val="18"/>
                <w:szCs w:val="18"/>
              </w:rPr>
            </w:pPr>
            <w:r w:rsidRPr="008F0F49">
              <w:rPr>
                <w:rFonts w:ascii="Times New Roman" w:hAnsi="Times New Roman" w:cs="Times New Roman"/>
                <w:sz w:val="18"/>
                <w:szCs w:val="18"/>
              </w:rPr>
              <w:t>607.89</w:t>
            </w:r>
          </w:p>
        </w:tc>
      </w:tr>
      <w:tr w:rsidR="00EB56CE" w:rsidRPr="008F0F49" w14:paraId="253F5982" w14:textId="77777777" w:rsidTr="00DA0D0C">
        <w:trPr>
          <w:trHeight w:val="766"/>
        </w:trPr>
        <w:tc>
          <w:tcPr>
            <w:tcW w:w="0" w:type="auto"/>
            <w:vAlign w:val="center"/>
          </w:tcPr>
          <w:p w14:paraId="01F98165" w14:textId="77777777" w:rsidR="00EB56CE" w:rsidRPr="008F0F49" w:rsidRDefault="00EB56CE" w:rsidP="00DA0D0C">
            <w:pPr>
              <w:rPr>
                <w:rFonts w:ascii="Times New Roman" w:hAnsi="Times New Roman" w:cs="Times New Roman"/>
                <w:sz w:val="18"/>
                <w:szCs w:val="18"/>
              </w:rPr>
            </w:pPr>
            <w:r w:rsidRPr="008F0F49">
              <w:rPr>
                <w:rFonts w:ascii="Times New Roman" w:hAnsi="Times New Roman" w:cs="Times New Roman"/>
                <w:sz w:val="18"/>
                <w:szCs w:val="18"/>
              </w:rPr>
              <w:lastRenderedPageBreak/>
              <w:t>CNN_Model_Three</w:t>
            </w:r>
          </w:p>
        </w:tc>
        <w:tc>
          <w:tcPr>
            <w:tcW w:w="0" w:type="auto"/>
            <w:vAlign w:val="center"/>
          </w:tcPr>
          <w:p w14:paraId="5BE5B257" w14:textId="77777777" w:rsidR="00EB56CE" w:rsidRPr="008F0F49" w:rsidRDefault="00EB56CE" w:rsidP="00DA0D0C">
            <w:pPr>
              <w:rPr>
                <w:rFonts w:ascii="Times New Roman" w:hAnsi="Times New Roman" w:cs="Times New Roman"/>
                <w:sz w:val="18"/>
                <w:szCs w:val="18"/>
              </w:rPr>
            </w:pPr>
            <w:r w:rsidRPr="008F0F49">
              <w:rPr>
                <w:rFonts w:ascii="Times New Roman" w:hAnsi="Times New Roman" w:cs="Times New Roman"/>
                <w:sz w:val="18"/>
                <w:szCs w:val="18"/>
              </w:rPr>
              <w:t>89.94</w:t>
            </w:r>
          </w:p>
        </w:tc>
        <w:tc>
          <w:tcPr>
            <w:tcW w:w="0" w:type="auto"/>
            <w:vAlign w:val="center"/>
          </w:tcPr>
          <w:p w14:paraId="15F7ABB9" w14:textId="77777777" w:rsidR="00EB56CE" w:rsidRPr="008F0F49" w:rsidRDefault="00EB56CE" w:rsidP="00DA0D0C">
            <w:pPr>
              <w:rPr>
                <w:rFonts w:ascii="Times New Roman" w:hAnsi="Times New Roman" w:cs="Times New Roman"/>
                <w:sz w:val="18"/>
                <w:szCs w:val="18"/>
              </w:rPr>
            </w:pPr>
            <w:r w:rsidRPr="008F0F49">
              <w:rPr>
                <w:rFonts w:ascii="Times New Roman" w:hAnsi="Times New Roman" w:cs="Times New Roman"/>
                <w:sz w:val="18"/>
                <w:szCs w:val="18"/>
              </w:rPr>
              <w:t>29.54</w:t>
            </w:r>
          </w:p>
        </w:tc>
        <w:tc>
          <w:tcPr>
            <w:tcW w:w="0" w:type="auto"/>
            <w:vAlign w:val="center"/>
          </w:tcPr>
          <w:p w14:paraId="598382D7" w14:textId="77777777" w:rsidR="00EB56CE" w:rsidRPr="008F0F49" w:rsidRDefault="00EB56CE" w:rsidP="00DA0D0C">
            <w:pPr>
              <w:rPr>
                <w:rFonts w:ascii="Times New Roman" w:hAnsi="Times New Roman" w:cs="Times New Roman"/>
                <w:sz w:val="18"/>
                <w:szCs w:val="18"/>
              </w:rPr>
            </w:pPr>
            <w:r w:rsidRPr="008F0F49">
              <w:rPr>
                <w:rFonts w:ascii="Times New Roman" w:hAnsi="Times New Roman" w:cs="Times New Roman"/>
                <w:sz w:val="18"/>
                <w:szCs w:val="18"/>
              </w:rPr>
              <w:t>656.97</w:t>
            </w:r>
          </w:p>
        </w:tc>
      </w:tr>
      <w:tr w:rsidR="00EB56CE" w:rsidRPr="008F0F49" w14:paraId="15844A1D" w14:textId="77777777" w:rsidTr="00DA0D0C">
        <w:trPr>
          <w:trHeight w:val="946"/>
        </w:trPr>
        <w:tc>
          <w:tcPr>
            <w:tcW w:w="0" w:type="auto"/>
            <w:vAlign w:val="center"/>
          </w:tcPr>
          <w:p w14:paraId="0A599D2E" w14:textId="77777777" w:rsidR="00EB56CE" w:rsidRPr="008F0F49" w:rsidRDefault="00EB56CE" w:rsidP="00DA0D0C">
            <w:pPr>
              <w:rPr>
                <w:rFonts w:ascii="Times New Roman" w:hAnsi="Times New Roman" w:cs="Times New Roman"/>
                <w:sz w:val="18"/>
                <w:szCs w:val="18"/>
              </w:rPr>
            </w:pPr>
            <w:r w:rsidRPr="008F0F49">
              <w:rPr>
                <w:rFonts w:ascii="Times New Roman" w:hAnsi="Times New Roman" w:cs="Times New Roman"/>
                <w:sz w:val="18"/>
                <w:szCs w:val="18"/>
              </w:rPr>
              <w:t>CNN_Model_Four</w:t>
            </w:r>
          </w:p>
        </w:tc>
        <w:tc>
          <w:tcPr>
            <w:tcW w:w="0" w:type="auto"/>
            <w:vAlign w:val="center"/>
          </w:tcPr>
          <w:p w14:paraId="2AEFB618" w14:textId="77777777" w:rsidR="00EB56CE" w:rsidRPr="008F0F49" w:rsidRDefault="00EB56CE" w:rsidP="00DA0D0C">
            <w:pPr>
              <w:rPr>
                <w:rFonts w:ascii="Times New Roman" w:hAnsi="Times New Roman" w:cs="Times New Roman"/>
                <w:sz w:val="18"/>
                <w:szCs w:val="18"/>
              </w:rPr>
            </w:pPr>
            <w:r w:rsidRPr="008F0F49">
              <w:rPr>
                <w:rFonts w:ascii="Times New Roman" w:hAnsi="Times New Roman" w:cs="Times New Roman"/>
                <w:sz w:val="18"/>
                <w:szCs w:val="18"/>
              </w:rPr>
              <w:t>91.49</w:t>
            </w:r>
          </w:p>
        </w:tc>
        <w:tc>
          <w:tcPr>
            <w:tcW w:w="0" w:type="auto"/>
            <w:vAlign w:val="center"/>
          </w:tcPr>
          <w:p w14:paraId="49297C07" w14:textId="77777777" w:rsidR="00EB56CE" w:rsidRPr="008F0F49" w:rsidRDefault="00EB56CE" w:rsidP="00DA0D0C">
            <w:pPr>
              <w:rPr>
                <w:rFonts w:ascii="Times New Roman" w:hAnsi="Times New Roman" w:cs="Times New Roman"/>
                <w:sz w:val="18"/>
                <w:szCs w:val="18"/>
              </w:rPr>
            </w:pPr>
            <w:r w:rsidRPr="008F0F49">
              <w:rPr>
                <w:rFonts w:ascii="Times New Roman" w:hAnsi="Times New Roman" w:cs="Times New Roman"/>
                <w:sz w:val="18"/>
                <w:szCs w:val="18"/>
              </w:rPr>
              <w:t>32.50</w:t>
            </w:r>
          </w:p>
        </w:tc>
        <w:tc>
          <w:tcPr>
            <w:tcW w:w="0" w:type="auto"/>
            <w:vAlign w:val="center"/>
          </w:tcPr>
          <w:p w14:paraId="5787F30E" w14:textId="77777777" w:rsidR="00EB56CE" w:rsidRPr="008F0F49" w:rsidRDefault="00EB56CE" w:rsidP="00DA0D0C">
            <w:pPr>
              <w:rPr>
                <w:rFonts w:ascii="Times New Roman" w:hAnsi="Times New Roman" w:cs="Times New Roman"/>
                <w:sz w:val="18"/>
                <w:szCs w:val="18"/>
              </w:rPr>
            </w:pPr>
            <w:r w:rsidRPr="008F0F49">
              <w:rPr>
                <w:rFonts w:ascii="Times New Roman" w:hAnsi="Times New Roman" w:cs="Times New Roman"/>
                <w:sz w:val="18"/>
                <w:szCs w:val="18"/>
              </w:rPr>
              <w:t>973.83</w:t>
            </w:r>
          </w:p>
        </w:tc>
      </w:tr>
    </w:tbl>
    <w:p w14:paraId="0F1BEED7" w14:textId="77777777" w:rsidR="00EB56CE" w:rsidRPr="008F0F49" w:rsidRDefault="00EB56CE" w:rsidP="00EB56CE">
      <w:pPr>
        <w:jc w:val="both"/>
      </w:pPr>
    </w:p>
    <w:p w14:paraId="0B7AC369" w14:textId="77777777" w:rsidR="008F0F49" w:rsidRDefault="008F0F49" w:rsidP="008F0F49">
      <w:pPr>
        <w:jc w:val="both"/>
      </w:pPr>
    </w:p>
    <w:p w14:paraId="0405D5A4" w14:textId="795D06C1" w:rsidR="00EB56CE" w:rsidRDefault="008F0F49" w:rsidP="008F0F49">
      <w:pPr>
        <w:jc w:val="both"/>
      </w:pPr>
      <w:r>
        <w:t>The CNN_Model_One</w:t>
      </w:r>
      <w:r w:rsidR="00EB56CE">
        <w:t xml:space="preserve"> which is considered the baseline model gave a good accuracy and loss without any parameter tuning. From the training and validation results seen in </w:t>
      </w:r>
      <w:r w:rsidR="00EB56CE">
        <w:fldChar w:fldCharType="begin"/>
      </w:r>
      <w:r w:rsidR="00EB56CE">
        <w:instrText xml:space="preserve"> REF _Ref147086900 \h </w:instrText>
      </w:r>
      <w:r w:rsidR="00EB56CE">
        <w:fldChar w:fldCharType="separate"/>
      </w:r>
      <w:r w:rsidR="00EB56CE">
        <w:t xml:space="preserve">Figure </w:t>
      </w:r>
      <w:r w:rsidR="00EB56CE">
        <w:rPr>
          <w:noProof/>
        </w:rPr>
        <w:t>2</w:t>
      </w:r>
      <w:r w:rsidR="00EB56CE">
        <w:fldChar w:fldCharType="end"/>
      </w:r>
      <w:r w:rsidR="00EB56CE">
        <w:t xml:space="preserve">, it is clear there is slight overfitting as the validation accuracy sits below the training. </w:t>
      </w:r>
    </w:p>
    <w:p w14:paraId="529E9AF8" w14:textId="33925A7D" w:rsidR="00EB56CE" w:rsidRDefault="00146971" w:rsidP="00EB56CE">
      <w:pPr>
        <w:keepNext/>
        <w:jc w:val="both"/>
      </w:pPr>
      <w:r>
        <w:rPr>
          <w:noProof/>
        </w:rPr>
        <mc:AlternateContent>
          <mc:Choice Requires="wpg">
            <w:drawing>
              <wp:inline distT="0" distB="0" distL="0" distR="0" wp14:anchorId="5EB25D21" wp14:editId="56C08A9C">
                <wp:extent cx="2013585" cy="2847975"/>
                <wp:effectExtent l="0" t="0" r="0" b="0"/>
                <wp:docPr id="652016835"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013585" cy="2847975"/>
                          <a:chOff x="0" y="0"/>
                          <a:chExt cx="30899" cy="46780"/>
                        </a:xfrm>
                      </wpg:grpSpPr>
                      <pic:pic xmlns:pic="http://schemas.openxmlformats.org/drawingml/2006/picture">
                        <pic:nvPicPr>
                          <pic:cNvPr id="1667185248" name="Picture 3" descr="A graph of a line&#10;&#10;Description automatically generated with medium confidenc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899" cy="2192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965741159" name="Picture 4" descr="A graph with blue and orange lines&#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24860"/>
                            <a:ext cx="30899" cy="21920"/>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w14:anchorId="1782544C" id="Group 5" o:spid="_x0000_s1026" style="width:158.55pt;height:224.25pt;mso-position-horizontal-relative:char;mso-position-vertical-relative:line" coordsize="30899,467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alt="A graph of a line&#10;&#10;Description automatically generated with medium confidence" style="position:absolute;width:30899;height:219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">
                  <v:imagedata r:id="rId12" o:title="A graph of a line&#10;&#10;Description automatically generated with medium confidence"/>
                </v:shape>
                <v:shape id="Picture 4" o:spid="_x0000_s1028" type="#_x0000_t75" alt="A graph with blue and orange lines&#10;&#10;Description automatically generated" style="position:absolute;top:24860;width:30899;height:219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">
                  <v:imagedata r:id="rId13" o:title="A graph with blue and orange lines&#10;&#10;Description automatically generated"/>
                </v:shape>
                <w10:anchorlock/>
              </v:group>
            </w:pict>
          </mc:Fallback>
        </mc:AlternateContent>
      </w:r>
    </w:p>
    <w:p w14:paraId="082AE2BA" w14:textId="0F1B59FC" w:rsidR="00EB56CE" w:rsidRDefault="00EB56CE" w:rsidP="00EB56CE">
      <w:pPr>
        <w:pStyle w:val="Caption"/>
        <w:jc w:val="both"/>
      </w:pPr>
      <w:bookmarkStart w:id="1" w:name="_Ref147086900"/>
      <w:r>
        <w:t xml:space="preserve">Figure </w:t>
      </w:r>
      <w:r>
        <w:fldChar w:fldCharType="begin"/>
      </w:r>
      <w:r>
        <w:instrText xml:space="preserve"> SEQ Figure \* ARABIC </w:instrText>
      </w:r>
      <w:r>
        <w:fldChar w:fldCharType="separate"/>
      </w:r>
      <w:r w:rsidR="00F72488">
        <w:rPr>
          <w:noProof/>
        </w:rPr>
        <w:t>2</w:t>
      </w:r>
      <w:r>
        <w:fldChar w:fldCharType="end"/>
      </w:r>
      <w:bookmarkEnd w:id="1"/>
      <w:r>
        <w:t>: Model Accuracy and Loss for CNN_Model_One</w:t>
      </w:r>
    </w:p>
    <w:p w14:paraId="63FB7B9B" w14:textId="211BC752" w:rsidR="00EB56CE" w:rsidRDefault="00EB56CE" w:rsidP="008F0F49">
      <w:pPr>
        <w:jc w:val="both"/>
      </w:pPr>
    </w:p>
    <w:p w14:paraId="4FDFACD6" w14:textId="594BAF5C" w:rsidR="008F0F49" w:rsidRDefault="00EB56CE" w:rsidP="008F0F49">
      <w:pPr>
        <w:jc w:val="both"/>
      </w:pPr>
      <w:r>
        <w:t xml:space="preserve">When the epochs were increased to 30 the accuracy </w:t>
      </w:r>
      <w:r w:rsidR="00E8112F">
        <w:t>decreased,</w:t>
      </w:r>
      <w:r>
        <w:t xml:space="preserve"> and the loss significantly increased. Therefore, for this classification problem a higher epoch is not suitable. </w:t>
      </w:r>
      <w:r w:rsidR="002708F8">
        <w:t xml:space="preserve">In </w:t>
      </w:r>
      <w:r w:rsidR="00E8112F">
        <w:t>addition,</w:t>
      </w:r>
      <w:r w:rsidR="002708F8">
        <w:t xml:space="preserve"> the training time was also doubled, so the model became less efficient overall. </w:t>
      </w:r>
      <w:r>
        <w:t xml:space="preserve">For future work, it would be interesting to </w:t>
      </w:r>
      <w:r w:rsidR="002708F8">
        <w:t>determine the</w:t>
      </w:r>
      <w:r>
        <w:t xml:space="preserve"> effect of reducing the epoch value.  </w:t>
      </w:r>
    </w:p>
    <w:p w14:paraId="03C32B2E" w14:textId="77777777" w:rsidR="00EB56CE" w:rsidRDefault="00EB56CE" w:rsidP="00DA0D0C">
      <w:pPr>
        <w:keepNext/>
      </w:pPr>
      <w:r>
        <w:rPr>
          <w:noProof/>
        </w:rPr>
        <w:drawing>
          <wp:inline distT="0" distB="0" distL="0" distR="0" wp14:anchorId="76EE2106" wp14:editId="01B262A8">
            <wp:extent cx="2578813" cy="1672572"/>
            <wp:effectExtent l="0" t="0" r="0" b="4445"/>
            <wp:docPr id="1798909431" name="Picture 2" descr="A graph showing the growth of a t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8909431" name="Picture 2" descr="A graph showing the growth of a train&#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585462" cy="1676885"/>
                    </a:xfrm>
                    <a:prstGeom prst="rect">
                      <a:avLst/>
                    </a:prstGeom>
                    <a:noFill/>
                    <a:ln>
                      <a:noFill/>
                    </a:ln>
                  </pic:spPr>
                </pic:pic>
              </a:graphicData>
            </a:graphic>
          </wp:inline>
        </w:drawing>
      </w:r>
    </w:p>
    <w:p w14:paraId="390256F3" w14:textId="37D03982" w:rsidR="00EB56CE" w:rsidRDefault="00EB56CE" w:rsidP="00EB56CE">
      <w:pPr>
        <w:pStyle w:val="Caption"/>
        <w:jc w:val="both"/>
      </w:pPr>
      <w:r>
        <w:t xml:space="preserve">Figure </w:t>
      </w:r>
      <w:r>
        <w:fldChar w:fldCharType="begin"/>
      </w:r>
      <w:r>
        <w:instrText xml:space="preserve"> SEQ Figure \* ARABIC </w:instrText>
      </w:r>
      <w:r>
        <w:fldChar w:fldCharType="separate"/>
      </w:r>
      <w:r w:rsidR="00F72488">
        <w:rPr>
          <w:noProof/>
        </w:rPr>
        <w:t>3</w:t>
      </w:r>
      <w:r>
        <w:fldChar w:fldCharType="end"/>
      </w:r>
      <w:r>
        <w:t>: Sparse Categorical Loss for the CNN_Model_One-Epoch Increase</w:t>
      </w:r>
    </w:p>
    <w:p w14:paraId="5D567D43" w14:textId="3C2F7270" w:rsidR="00EB56CE" w:rsidRPr="00EB56CE" w:rsidRDefault="00EB56CE" w:rsidP="00EB56CE">
      <w:pPr>
        <w:jc w:val="both"/>
      </w:pPr>
      <w:r>
        <w:t xml:space="preserve">For the third model, CNN_Model_Two, the increase in the fully connected layers did not give the desired effect of improving the accuracy and loss values. In fact, they both were slightly worse than the first model, with values of </w:t>
      </w:r>
      <w:r>
        <w:t xml:space="preserve">91.04% for accuracy and 32.64% for loss. </w:t>
      </w:r>
      <w:r w:rsidR="002708F8">
        <w:t xml:space="preserve">From </w:t>
      </w:r>
      <w:r w:rsidR="002708F8">
        <w:fldChar w:fldCharType="begin"/>
      </w:r>
      <w:r w:rsidR="002708F8">
        <w:instrText xml:space="preserve"> REF _Ref147087273 \h </w:instrText>
      </w:r>
      <w:r w:rsidR="002708F8">
        <w:fldChar w:fldCharType="separate"/>
      </w:r>
      <w:r w:rsidR="002708F8">
        <w:t xml:space="preserve">Figure </w:t>
      </w:r>
      <w:r w:rsidR="002708F8">
        <w:rPr>
          <w:noProof/>
        </w:rPr>
        <w:t>4</w:t>
      </w:r>
      <w:r w:rsidR="002708F8">
        <w:fldChar w:fldCharType="end"/>
      </w:r>
      <w:r w:rsidR="002708F8">
        <w:t xml:space="preserve">, it can be seen that the model was slightly less overfitted than the first model, however this benefit is not a strong enough to account for the change in testing accuracy and loss values. </w:t>
      </w:r>
    </w:p>
    <w:p w14:paraId="78869F4C" w14:textId="1F6EBC45" w:rsidR="00EB56CE" w:rsidRDefault="00EB56CE" w:rsidP="00EB56CE"/>
    <w:p w14:paraId="61D8C885" w14:textId="3DB736A7" w:rsidR="002708F8" w:rsidRDefault="00146971" w:rsidP="002708F8">
      <w:pPr>
        <w:keepNext/>
      </w:pPr>
      <w:r>
        <w:rPr>
          <w:noProof/>
        </w:rPr>
        <mc:AlternateContent>
          <mc:Choice Requires="wpg">
            <w:drawing>
              <wp:inline distT="0" distB="0" distL="0" distR="0" wp14:anchorId="63E2C115" wp14:editId="4622BCF1">
                <wp:extent cx="2070735" cy="2609850"/>
                <wp:effectExtent l="0" t="0" r="0" b="0"/>
                <wp:docPr id="1123858130"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070735" cy="2609850"/>
                          <a:chOff x="0" y="0"/>
                          <a:chExt cx="30899" cy="43144"/>
                        </a:xfrm>
                      </wpg:grpSpPr>
                      <pic:pic xmlns:pic="http://schemas.openxmlformats.org/drawingml/2006/picture">
                        <pic:nvPicPr>
                          <pic:cNvPr id="342417107" name="Picture 7" descr="A graph of a train&#10;&#10;Description automatically generated with medium confidenc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20900"/>
                            <a:ext cx="30899" cy="2224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30160653" name="Picture 6" descr="A graph of a line&#10;&#10;Description automatically generated with medium confidence"/>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899" cy="21558"/>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w14:anchorId="557EA7DF" id="Group 8" o:spid="_x0000_s1026" style="width:163.05pt;height:205.5pt;mso-position-horizontal-relative:char;mso-position-vertical-relative:line" coordsize="30899,431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">
                <v:shape id="Picture 7" o:spid="_x0000_s1027" type="#_x0000_t75" alt="A graph of a train&#10;&#10;Description automatically generated with medium confidence" style="position:absolute;top:20900;width:30899;height:222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">
                  <v:imagedata r:id="rId17" o:title="A graph of a train&#10;&#10;Description automatically generated with medium confidence"/>
                </v:shape>
                <v:shape id="Picture 6" o:spid="_x0000_s1028" type="#_x0000_t75" alt="A graph of a line&#10;&#10;Description automatically generated with medium confidence" style="position:absolute;width:30899;height:215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">
                  <v:imagedata r:id="rId18" o:title="A graph of a line&#10;&#10;Description automatically generated with medium confidence"/>
                </v:shape>
                <w10:anchorlock/>
              </v:group>
            </w:pict>
          </mc:Fallback>
        </mc:AlternateContent>
      </w:r>
    </w:p>
    <w:p w14:paraId="3950F9FB" w14:textId="74FA1E5A" w:rsidR="00EB56CE" w:rsidRPr="00EB56CE" w:rsidRDefault="002708F8" w:rsidP="002708F8">
      <w:pPr>
        <w:pStyle w:val="Caption"/>
      </w:pPr>
      <w:bookmarkStart w:id="2" w:name="_Ref147087273"/>
      <w:r>
        <w:t xml:space="preserve">Figure </w:t>
      </w:r>
      <w:r>
        <w:fldChar w:fldCharType="begin"/>
      </w:r>
      <w:r>
        <w:instrText xml:space="preserve"> SEQ Figure \* ARABIC </w:instrText>
      </w:r>
      <w:r>
        <w:fldChar w:fldCharType="separate"/>
      </w:r>
      <w:r w:rsidR="00F72488">
        <w:rPr>
          <w:noProof/>
        </w:rPr>
        <w:t>4</w:t>
      </w:r>
      <w:r>
        <w:fldChar w:fldCharType="end"/>
      </w:r>
      <w:bookmarkEnd w:id="2"/>
      <w:r>
        <w:t>: Model Accuracy and Loss for CNN_Model_Two</w:t>
      </w:r>
    </w:p>
    <w:p w14:paraId="44F87BFB" w14:textId="77777777" w:rsidR="008F0F49" w:rsidRDefault="008F0F49" w:rsidP="008F0F49">
      <w:pPr>
        <w:jc w:val="both"/>
      </w:pPr>
    </w:p>
    <w:p w14:paraId="76839661" w14:textId="6A0F8373" w:rsidR="00A85457" w:rsidRDefault="002708F8" w:rsidP="00A85457">
      <w:pPr>
        <w:jc w:val="both"/>
      </w:pPr>
      <w:r>
        <w:t>The fourth mode</w:t>
      </w:r>
      <w:r w:rsidR="00F72488">
        <w:t>l</w:t>
      </w:r>
      <w:r>
        <w:t xml:space="preserve">, CNN_Model_Three, had the addition of </w:t>
      </w:r>
      <w:r w:rsidR="00A922EA">
        <w:t>dropouts</w:t>
      </w:r>
      <w:r>
        <w:t xml:space="preserve"> at each layer. When compared to CNN_Model_Two, the accuracy and loss values worsened again with this parameter change. The aim of adding the dropout levels </w:t>
      </w:r>
      <w:r w:rsidR="0012755A">
        <w:t>was</w:t>
      </w:r>
      <w:r>
        <w:t xml:space="preserve"> to decrease overfitting. As per </w:t>
      </w:r>
      <w:r>
        <w:fldChar w:fldCharType="begin"/>
      </w:r>
      <w:r>
        <w:instrText xml:space="preserve"> REF _Ref147087584 \h </w:instrText>
      </w:r>
      <w:r>
        <w:fldChar w:fldCharType="separate"/>
      </w:r>
      <w:r>
        <w:t xml:space="preserve">Figure </w:t>
      </w:r>
      <w:r>
        <w:rPr>
          <w:noProof/>
        </w:rPr>
        <w:t>5</w:t>
      </w:r>
      <w:r>
        <w:fldChar w:fldCharType="end"/>
      </w:r>
      <w:r>
        <w:t xml:space="preserve">, there is no visual improvement in the overfitting when compared to CNN_Model_Two. As the accuracy and loss worsened, the addition of these dropout layers </w:t>
      </w:r>
      <w:r w:rsidR="0012755A">
        <w:t>was</w:t>
      </w:r>
      <w:r>
        <w:t xml:space="preserve"> not beneficial. For future work, the number of dropout layers could be modified to determine the effects and also the size of the dropouts.</w:t>
      </w:r>
    </w:p>
    <w:p w14:paraId="17F0CB48" w14:textId="77777777" w:rsidR="002708F8" w:rsidRDefault="002708F8" w:rsidP="00A85457">
      <w:pPr>
        <w:jc w:val="both"/>
      </w:pPr>
    </w:p>
    <w:p w14:paraId="71916A06" w14:textId="5942C348" w:rsidR="002708F8" w:rsidRDefault="00146971" w:rsidP="002708F8">
      <w:pPr>
        <w:keepNext/>
        <w:jc w:val="both"/>
      </w:pPr>
      <w:r>
        <w:rPr>
          <w:noProof/>
        </w:rPr>
        <mc:AlternateContent>
          <mc:Choice Requires="wpg">
            <w:drawing>
              <wp:inline distT="0" distB="0" distL="0" distR="0" wp14:anchorId="7D93FBCE" wp14:editId="1016E458">
                <wp:extent cx="2084070" cy="2886710"/>
                <wp:effectExtent l="0" t="0" r="3175" b="0"/>
                <wp:docPr id="115653496" name="Group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084070" cy="2886710"/>
                          <a:chOff x="0" y="0"/>
                          <a:chExt cx="30899" cy="46671"/>
                        </a:xfrm>
                      </wpg:grpSpPr>
                      <pic:pic xmlns:pic="http://schemas.openxmlformats.org/drawingml/2006/picture">
                        <pic:nvPicPr>
                          <pic:cNvPr id="2038487297" name="Picture 9" descr="A graph of a line&#10;&#10;Description automatically generated with medium confidence"/>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899" cy="2155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36527112" name="Picture 10" descr="A graph with blue and orange lines&#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24427"/>
                            <a:ext cx="30899" cy="22244"/>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w14:anchorId="3A344D27" id="Group 11" o:spid="_x0000_s1026" style="width:164.1pt;height:227.3pt;mso-position-horizontal-relative:char;mso-position-vertical-relative:line" coordsize="30899,466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">
                <v:shape id="Picture 9" o:spid="_x0000_s1027" type="#_x0000_t75" alt="A graph of a line&#10;&#10;Description automatically generated with medium confidence" style="position:absolute;width:30899;height:215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">
                  <v:imagedata r:id="rId21" o:title="A graph of a line&#10;&#10;Description automatically generated with medium confidence"/>
                </v:shape>
                <v:shape id="Picture 10" o:spid="_x0000_s1028" type="#_x0000_t75" alt="A graph with blue and orange lines&#10;&#10;Description automatically generated" style="position:absolute;top:24427;width:30899;height:222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">
                  <v:imagedata r:id="rId22" o:title="A graph with blue and orange lines&#10;&#10;Description automatically generated"/>
                </v:shape>
                <w10:anchorlock/>
              </v:group>
            </w:pict>
          </mc:Fallback>
        </mc:AlternateContent>
      </w:r>
    </w:p>
    <w:p w14:paraId="7920C261" w14:textId="5B588809" w:rsidR="002708F8" w:rsidRDefault="002708F8" w:rsidP="002708F8">
      <w:pPr>
        <w:pStyle w:val="Caption"/>
        <w:jc w:val="both"/>
      </w:pPr>
      <w:bookmarkStart w:id="3" w:name="_Ref147087584"/>
      <w:r>
        <w:t xml:space="preserve">Figure </w:t>
      </w:r>
      <w:r>
        <w:fldChar w:fldCharType="begin"/>
      </w:r>
      <w:r>
        <w:instrText xml:space="preserve"> SEQ Figure \* ARABIC </w:instrText>
      </w:r>
      <w:r>
        <w:fldChar w:fldCharType="separate"/>
      </w:r>
      <w:r w:rsidR="00F72488">
        <w:rPr>
          <w:noProof/>
        </w:rPr>
        <w:t>5</w:t>
      </w:r>
      <w:r>
        <w:fldChar w:fldCharType="end"/>
      </w:r>
      <w:bookmarkEnd w:id="3"/>
      <w:r>
        <w:t>: Model Accuracy and Loss for CNN_Model_Three</w:t>
      </w:r>
    </w:p>
    <w:p w14:paraId="144005FF" w14:textId="229F3F9E" w:rsidR="002708F8" w:rsidRDefault="00F72488" w:rsidP="00A85457">
      <w:pPr>
        <w:jc w:val="both"/>
      </w:pPr>
      <w:r>
        <w:t xml:space="preserve">The fifth and final model, CNN_Model_Four, had minimal improvement in the accuracy and loss results. This model included batch normalization and a dropout layer. AS seen in </w:t>
      </w:r>
      <w:r>
        <w:lastRenderedPageBreak/>
        <w:fldChar w:fldCharType="begin"/>
      </w:r>
      <w:r>
        <w:instrText xml:space="preserve"> REF _Ref147088040 \h </w:instrText>
      </w:r>
      <w:r>
        <w:fldChar w:fldCharType="separate"/>
      </w:r>
      <w:r>
        <w:t xml:space="preserve">Figure </w:t>
      </w:r>
      <w:r>
        <w:rPr>
          <w:noProof/>
        </w:rPr>
        <w:t>6</w:t>
      </w:r>
      <w:r>
        <w:fldChar w:fldCharType="end"/>
      </w:r>
      <w:r>
        <w:t xml:space="preserve">, it is obvious that the addition of the batch </w:t>
      </w:r>
      <w:r w:rsidR="00DA0D0C">
        <w:t>normalization</w:t>
      </w:r>
      <w:r>
        <w:t xml:space="preserve"> and dropout did not help overfitting. </w:t>
      </w:r>
    </w:p>
    <w:p w14:paraId="24BFEC6C" w14:textId="77777777" w:rsidR="00F72488" w:rsidRDefault="00F72488" w:rsidP="00A85457">
      <w:pPr>
        <w:jc w:val="both"/>
      </w:pPr>
    </w:p>
    <w:p w14:paraId="7C842E25" w14:textId="3AB14148" w:rsidR="00F72488" w:rsidRDefault="00146971" w:rsidP="00F72488">
      <w:pPr>
        <w:keepNext/>
        <w:jc w:val="both"/>
      </w:pPr>
      <w:r>
        <w:rPr>
          <w:noProof/>
        </w:rPr>
        <mc:AlternateContent>
          <mc:Choice Requires="wpg">
            <w:drawing>
              <wp:inline distT="0" distB="0" distL="0" distR="0" wp14:anchorId="520F00A7" wp14:editId="3350B80B">
                <wp:extent cx="2116455" cy="3585845"/>
                <wp:effectExtent l="0" t="3810" r="0" b="1270"/>
                <wp:docPr id="267937739" name="Group 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116455" cy="3585845"/>
                          <a:chOff x="0" y="0"/>
                          <a:chExt cx="30899" cy="46828"/>
                        </a:xfrm>
                      </wpg:grpSpPr>
                      <pic:pic xmlns:pic="http://schemas.openxmlformats.org/drawingml/2006/picture">
                        <pic:nvPicPr>
                          <pic:cNvPr id="1355899507" name="Picture 12" descr="A graph with blue and orange lines&#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0899" cy="2196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4240287" name="Picture 13" descr="A graph with blue and orange lines&#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24863"/>
                            <a:ext cx="30899" cy="21965"/>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w14:anchorId="000BA4DB" id="Group 14" o:spid="_x0000_s1026" style="width:166.65pt;height:282.35pt;mso-position-horizontal-relative:char;mso-position-vertical-relative:line" coordsize="30899,468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">
                <v:shape id="Picture 12" o:spid="_x0000_s1027" type="#_x0000_t75" alt="A graph with blue and orange lines&#10;&#10;Description automatically generated" style="position:absolute;width:30899;height:219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">
                  <v:imagedata r:id="rId25" o:title="A graph with blue and orange lines&#10;&#10;Description automatically generated"/>
                </v:shape>
                <v:shape id="Picture 13" o:spid="_x0000_s1028" type="#_x0000_t75" alt="A graph with blue and orange lines&#10;&#10;Description automatically generated" style="position:absolute;top:24863;width:30899;height:219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">
                  <v:imagedata r:id="rId26" o:title="A graph with blue and orange lines&#10;&#10;Description automatically generated"/>
                </v:shape>
                <w10:anchorlock/>
              </v:group>
            </w:pict>
          </mc:Fallback>
        </mc:AlternateContent>
      </w:r>
    </w:p>
    <w:p w14:paraId="5F776E45" w14:textId="699566C2" w:rsidR="00F72488" w:rsidRDefault="00F72488" w:rsidP="00F72488">
      <w:pPr>
        <w:pStyle w:val="Caption"/>
        <w:jc w:val="both"/>
      </w:pPr>
      <w:bookmarkStart w:id="4" w:name="_Ref147088040"/>
      <w:r>
        <w:t xml:space="preserve">Figure </w:t>
      </w:r>
      <w:r>
        <w:fldChar w:fldCharType="begin"/>
      </w:r>
      <w:r>
        <w:instrText xml:space="preserve"> SEQ Figure \* ARABIC </w:instrText>
      </w:r>
      <w:r>
        <w:fldChar w:fldCharType="separate"/>
      </w:r>
      <w:r>
        <w:rPr>
          <w:noProof/>
        </w:rPr>
        <w:t>6</w:t>
      </w:r>
      <w:r>
        <w:fldChar w:fldCharType="end"/>
      </w:r>
      <w:bookmarkEnd w:id="4"/>
      <w:r>
        <w:t xml:space="preserve">: </w:t>
      </w:r>
      <w:r w:rsidRPr="009E4E7F">
        <w:t>Figure 6: Model Accuracy and Loss for CNN_Model_Four</w:t>
      </w:r>
    </w:p>
    <w:p w14:paraId="7100039F" w14:textId="54CD086A" w:rsidR="00F72488" w:rsidRDefault="005901CD" w:rsidP="00A85457">
      <w:pPr>
        <w:jc w:val="both"/>
      </w:pPr>
      <w:r>
        <w:t xml:space="preserve">The initial proposal for this research was to conduct the CNN model through Apache Spark. One of the main limitations for CNNs is the high computational costs. With the use of a distributed processing platform, like Apache spark, this would in theory reduce this limitation. However, for this research it was not executed. </w:t>
      </w:r>
    </w:p>
    <w:p w14:paraId="41B74853" w14:textId="77777777" w:rsidR="00304C7B" w:rsidRDefault="00304C7B" w:rsidP="00A85457">
      <w:pPr>
        <w:jc w:val="both"/>
      </w:pPr>
    </w:p>
    <w:p w14:paraId="52B2CCB0" w14:textId="6B5B9CBA" w:rsidR="00304C7B" w:rsidRDefault="00304C7B" w:rsidP="00A85457">
      <w:pPr>
        <w:jc w:val="both"/>
      </w:pPr>
      <w:r>
        <w:t xml:space="preserve">As discussed previously, overfitting is a common issue observed for CNN models and is continually being researched to overcome this limitation. Overfitting can be attributed to the lack of training data available which is imbalanced against the real time data. While overfitting has been researched extensively, and solutions such as data augmentation has been developed, it is still a limitation that requires a solid solution. </w:t>
      </w:r>
      <w:r>
        <w:fldChar w:fldCharType="begin" w:fldLock="1"/>
      </w:r>
      <w:r>
        <w:instrText>ADDIN CSL_CITATION {"citationItems":[{"id":"ITEM-1","itemData":{"DOI":"10.1186/s40537-021-00444-8","ISBN":"4053702100444","ISSN":"21961115","abstract":"In the last few years, the deep learning (DL) computing paradigm has been deemed the Gold Standard in the machine learning (ML) community. Moreover, it has gradually become the most widely used computational approach in the field of ML, thus achieving outstanding results on several complex cognitive tasks, matching or even beating those provided by human performance. One of the benefits of DL is the ability to learn massive amounts of data. The DL field has grown fast in the last few years and it has been extensively used to successfully address a wide range of traditional applications. More importantly, DL has outperformed well-known ML techniques in many domains, e.g., cybersecurity, natural language processing, bioinformatics, robotics and control, and medical information processing, among many others. Despite it has been contributed several works reviewing the State-of-the-Art on DL, all of them only tackled one aspect of the DL, which leads to an overall lack of knowledge about it. Therefore, in this contribution, we propose using a more holistic approach in order to provide a more suitable starting point from which to develop a full understanding of DL. Specifically, this review attempts to provide a more comprehensive survey of the most important aspects of DL and including those enhancements recently added to the field. In particular, this paper outlines the importance of DL, presents the types of DL techniques and networks. It then presents convolutional neural networks (CNNs) which the most utilized DL network type and describes the development of CNNs architectures together with their main features, e.g., starting with the AlexNet network and closing with the High-Resolution network (HR.Net). Finally, we further present the challenges and suggested solutions to help researchers understand the existing research gaps. It is followed by a list of the major DL applications. Computational tools including FPGA, GPU, and CPU are summarized along with a description of their influence on DL. The paper ends with the evolution matrix, benchmark datasets, and summary and conclusion.","author":[{"dropping-particle":"","family":"Alzubaidi","given":"Laith","non-dropping-particle":"","parse-names":false,"suffix":""},{"dropping-particle":"","family":"Zhang","given":"Jinglan","non-dropping-particle":"","parse-names":false,"suffix":""},{"dropping-particle":"","family":"Humaidi","given":"Amjad J.","non-dropping-particle":"","parse-names":false,"suffix":""},{"dropping-particle":"","family":"Al-Dujaili","given":"Ayad","non-dropping-particle":"","parse-names":false,"suffix":""},{"dropping-particle":"","family":"Duan","given":"Ye","non-dropping-particle":"","parse-names":false,"suffix":""},{"dropping-particle":"","family":"Al-Shamma","given":"Omran","non-dropping-particle":"","parse-names":false,"suffix":""},{"dropping-particle":"","family":"Santamaría","given":"J.","non-dropping-particle":"","parse-names":false,"suffix":""},{"dropping-particle":"","family":"Fadhel","given":"Mohammed A.","non-dropping-particle":"","parse-names":false,"suffix":""},{"dropping-particle":"","family":"Al-Amidie","given":"Muthana","non-dropping-particle":"","parse-names":false,"suffix":""},{"dropping-particle":"","family":"Farhan","given":"Laith","non-dropping-particle":"","parse-names":false,"suffix":""}],"container-title":"Journal of Big Data","id":"ITEM-1","issue":"1","issued":{"date-parts":[["2021"]]},"publisher":"Springer International Publishing","title":"Review of deep learning: concepts, CNN architectures, challenges, applications, future directions","type":"book","volume":"8"},"uris":["http://www.mendeley.com/documents/?uuid=f23ceb8f-1d84-4b76-8b6f-291a67e09552"]}],"mendeley":{"formattedCitation":"(Alzubaidi &lt;i&gt;et al.&lt;/i&gt;, 2021)","plainTextFormattedCitation":"(Alzubaidi et al., 2021)","previouslyFormattedCitation":"(Alzubaidi &lt;i&gt;et al.&lt;/i&gt;, 2021)"},"properties":{"noteIndex":0},"schema":"https://github.com/citation-style-language/schema/raw/master/csl-citation.json"}</w:instrText>
      </w:r>
      <w:r>
        <w:fldChar w:fldCharType="separate"/>
      </w:r>
      <w:r w:rsidRPr="00304C7B">
        <w:rPr>
          <w:noProof/>
        </w:rPr>
        <w:t xml:space="preserve">(Alzubaidi </w:t>
      </w:r>
      <w:r w:rsidRPr="00304C7B">
        <w:rPr>
          <w:i/>
          <w:noProof/>
        </w:rPr>
        <w:t>et al.</w:t>
      </w:r>
      <w:r w:rsidRPr="00304C7B">
        <w:rPr>
          <w:noProof/>
        </w:rPr>
        <w:t>, 2021)</w:t>
      </w:r>
      <w:r>
        <w:fldChar w:fldCharType="end"/>
      </w:r>
    </w:p>
    <w:p w14:paraId="4DC1D09A" w14:textId="09F55A24" w:rsidR="00681CC0" w:rsidRDefault="00681CC0" w:rsidP="00681CC0">
      <w:pPr>
        <w:pStyle w:val="Heading1"/>
      </w:pPr>
      <w:r>
        <w:t>Conclusion</w:t>
      </w:r>
    </w:p>
    <w:p w14:paraId="6BA4725D" w14:textId="50E03998" w:rsidR="007D6232" w:rsidRDefault="00A922EA" w:rsidP="00681CC0">
      <w:pPr>
        <w:pStyle w:val="Heading4"/>
        <w:numPr>
          <w:ilvl w:val="0"/>
          <w:numId w:val="0"/>
        </w:numPr>
        <w:rPr>
          <w:i w:val="0"/>
        </w:rPr>
      </w:pPr>
      <w:r>
        <w:rPr>
          <w:i w:val="0"/>
        </w:rPr>
        <w:t xml:space="preserve">The aim of this paper was to evaluate the convolutional neural networks </w:t>
      </w:r>
      <w:r w:rsidR="008E143D">
        <w:rPr>
          <w:i w:val="0"/>
        </w:rPr>
        <w:t xml:space="preserve">for classifying images using the fashion MNIST dataset. </w:t>
      </w:r>
    </w:p>
    <w:p w14:paraId="533061CD" w14:textId="77777777" w:rsidR="008E143D" w:rsidRDefault="008E143D" w:rsidP="008E143D">
      <w:pPr>
        <w:jc w:val="both"/>
      </w:pPr>
    </w:p>
    <w:p w14:paraId="20CF35DF" w14:textId="64F7E557" w:rsidR="00B30AF5" w:rsidRDefault="008E143D" w:rsidP="008E143D">
      <w:pPr>
        <w:jc w:val="both"/>
      </w:pPr>
      <w:r>
        <w:t xml:space="preserve">Five different models were developed, trained and tested. The models varied in epochs, </w:t>
      </w:r>
      <w:r w:rsidR="001D04A5">
        <w:t>number of layers, batch normalization and dropout values.</w:t>
      </w:r>
      <w:r w:rsidR="00B30AF5">
        <w:t xml:space="preserve"> The best performing model</w:t>
      </w:r>
      <w:r w:rsidR="00312C78">
        <w:t xml:space="preserve"> for accuracy was CNN_Model_</w:t>
      </w:r>
      <w:r w:rsidR="00391A68">
        <w:t>Four</w:t>
      </w:r>
      <w:r w:rsidR="00312C78">
        <w:t xml:space="preserve"> with a 91.</w:t>
      </w:r>
      <w:r w:rsidR="00391A68">
        <w:t>49</w:t>
      </w:r>
      <w:r w:rsidR="00312C78">
        <w:t xml:space="preserve">% accuracy rate. </w:t>
      </w:r>
      <w:r w:rsidR="00391A68">
        <w:t xml:space="preserve">This model incorporated the batch normalization and dropout features. </w:t>
      </w:r>
      <w:r w:rsidR="00066783">
        <w:t xml:space="preserve">The worst performing model for accuracy was CNN_Model_Three </w:t>
      </w:r>
      <w:r w:rsidR="00A1173D">
        <w:t xml:space="preserve">at 89.94% which contained dropouts at each layer. While </w:t>
      </w:r>
      <w:r w:rsidR="0012755A">
        <w:t>these</w:t>
      </w:r>
      <w:r w:rsidR="00A1173D">
        <w:t xml:space="preserve"> are the best and worst performing models, the variance is </w:t>
      </w:r>
      <w:r w:rsidR="00E40EE6">
        <w:t xml:space="preserve">1.55%, </w:t>
      </w:r>
      <w:r w:rsidR="00E40EE6">
        <w:t xml:space="preserve">which suggests the parameter tuning that was performed was not optimal. </w:t>
      </w:r>
    </w:p>
    <w:p w14:paraId="76412B06" w14:textId="77777777" w:rsidR="00777918" w:rsidRDefault="00777918" w:rsidP="008E143D">
      <w:pPr>
        <w:jc w:val="both"/>
      </w:pPr>
    </w:p>
    <w:p w14:paraId="063F2014" w14:textId="5AE94256" w:rsidR="00777918" w:rsidRDefault="00777918" w:rsidP="008E143D">
      <w:pPr>
        <w:jc w:val="both"/>
      </w:pPr>
      <w:r>
        <w:t xml:space="preserve">In terms of loss, the worst model was CNN_Model_One-epoch increase at 83.57%. The increased epoch level </w:t>
      </w:r>
      <w:r w:rsidR="00E40C4F">
        <w:t xml:space="preserve">was not suitable for this </w:t>
      </w:r>
      <w:r w:rsidR="0012755A">
        <w:t>dataset,</w:t>
      </w:r>
      <w:r w:rsidR="00E40C4F">
        <w:t xml:space="preserve"> and it is advised for future work that this should remain low for the fashion MNIST dataset which is a relatively small </w:t>
      </w:r>
      <w:r w:rsidR="00F87F20">
        <w:t>dataset. The variance between the losses for the other four models was 4.3%</w:t>
      </w:r>
      <w:r w:rsidR="00DE42B8">
        <w:t xml:space="preserve">, </w:t>
      </w:r>
      <w:r w:rsidR="0012755A">
        <w:t>similarly</w:t>
      </w:r>
      <w:r w:rsidR="00DE42B8">
        <w:t xml:space="preserve"> to the accuracy there was no major optimization. The best performing model in terms of loss was CNN_Model_One </w:t>
      </w:r>
      <w:r w:rsidR="00BF6817">
        <w:t>at 28.34%.</w:t>
      </w:r>
    </w:p>
    <w:p w14:paraId="067B1BBD" w14:textId="77777777" w:rsidR="00BF6817" w:rsidRDefault="00BF6817" w:rsidP="008E143D">
      <w:pPr>
        <w:jc w:val="both"/>
      </w:pPr>
    </w:p>
    <w:p w14:paraId="33E1694D" w14:textId="03C05454" w:rsidR="00A62632" w:rsidRPr="00AA6EF5" w:rsidRDefault="00104AB5" w:rsidP="00AA6EF5">
      <w:pPr>
        <w:jc w:val="both"/>
      </w:pPr>
      <w:r>
        <w:t xml:space="preserve">In addition to loss and accuracy, it is important that </w:t>
      </w:r>
      <w:r w:rsidR="0012755A">
        <w:t>the</w:t>
      </w:r>
      <w:r>
        <w:t xml:space="preserve"> models are not overfitting on trained data. CNN_Model_</w:t>
      </w:r>
      <w:r w:rsidR="003E0FB7">
        <w:t xml:space="preserve">Two had the least amount of overfitting however it should be noted similarly to the </w:t>
      </w:r>
      <w:r w:rsidR="00313BB4">
        <w:t xml:space="preserve">accuracy and loss values, the difference between the models was minimal. </w:t>
      </w:r>
    </w:p>
    <w:p w14:paraId="417CD228" w14:textId="40B6D087" w:rsidR="00E24A57" w:rsidRDefault="009303D9" w:rsidP="00681CC0">
      <w:pPr>
        <w:pStyle w:val="Heading5"/>
      </w:pPr>
      <w:r w:rsidRPr="005B520E">
        <w:t>References</w:t>
      </w:r>
    </w:p>
    <w:p w14:paraId="27E39F98" w14:textId="77777777" w:rsidR="00E24A57" w:rsidRDefault="00E24A57" w:rsidP="00E24A57"/>
    <w:p w14:paraId="7062FE4E" w14:textId="4ED83EE6" w:rsidR="00E24A57" w:rsidRDefault="00E24A57" w:rsidP="00E24A57">
      <w:pPr>
        <w:widowControl w:val="0"/>
        <w:autoSpaceDE w:val="0"/>
        <w:autoSpaceDN w:val="0"/>
        <w:adjustRightInd w:val="0"/>
        <w:jc w:val="left"/>
        <w:rPr>
          <w:noProof/>
          <w:szCs w:val="24"/>
        </w:rPr>
      </w:pPr>
      <w:r>
        <w:fldChar w:fldCharType="begin" w:fldLock="1"/>
      </w:r>
      <w:r>
        <w:instrText xml:space="preserve">ADDIN Mendeley Bibliography CSL_BIBLIOGRAPHY </w:instrText>
      </w:r>
      <w:r>
        <w:fldChar w:fldCharType="separate"/>
      </w:r>
      <w:r w:rsidRPr="00E24A57">
        <w:rPr>
          <w:noProof/>
          <w:szCs w:val="24"/>
        </w:rPr>
        <w:t xml:space="preserve">Alzubaidi, L. </w:t>
      </w:r>
      <w:r w:rsidRPr="00E24A57">
        <w:rPr>
          <w:i/>
          <w:iCs/>
          <w:noProof/>
          <w:szCs w:val="24"/>
        </w:rPr>
        <w:t>et al.</w:t>
      </w:r>
      <w:r w:rsidRPr="00E24A57">
        <w:rPr>
          <w:noProof/>
          <w:szCs w:val="24"/>
        </w:rPr>
        <w:t xml:space="preserve"> (2021) </w:t>
      </w:r>
      <w:r w:rsidRPr="00E24A57">
        <w:rPr>
          <w:i/>
          <w:iCs/>
          <w:noProof/>
          <w:szCs w:val="24"/>
        </w:rPr>
        <w:t>Review of deep learning: concepts, CNN architectures, challenges, applications, future directions</w:t>
      </w:r>
      <w:r w:rsidRPr="00E24A57">
        <w:rPr>
          <w:noProof/>
          <w:szCs w:val="24"/>
        </w:rPr>
        <w:t xml:space="preserve">, </w:t>
      </w:r>
      <w:r w:rsidRPr="00E24A57">
        <w:rPr>
          <w:i/>
          <w:iCs/>
          <w:noProof/>
          <w:szCs w:val="24"/>
        </w:rPr>
        <w:t>Journal of Big Data</w:t>
      </w:r>
      <w:r w:rsidRPr="00E24A57">
        <w:rPr>
          <w:noProof/>
          <w:szCs w:val="24"/>
        </w:rPr>
        <w:t>. Springer International Publishing. doi: 10.1186/s40537-021-00444-8.</w:t>
      </w:r>
    </w:p>
    <w:p w14:paraId="531755E3" w14:textId="77777777" w:rsidR="00E24A57" w:rsidRPr="00E24A57" w:rsidRDefault="00E24A57" w:rsidP="00E24A57">
      <w:pPr>
        <w:widowControl w:val="0"/>
        <w:autoSpaceDE w:val="0"/>
        <w:autoSpaceDN w:val="0"/>
        <w:adjustRightInd w:val="0"/>
        <w:jc w:val="left"/>
        <w:rPr>
          <w:noProof/>
          <w:szCs w:val="24"/>
        </w:rPr>
      </w:pPr>
    </w:p>
    <w:p w14:paraId="20C2E83B" w14:textId="77777777" w:rsidR="00E24A57" w:rsidRDefault="00E24A57" w:rsidP="00E24A57">
      <w:pPr>
        <w:widowControl w:val="0"/>
        <w:autoSpaceDE w:val="0"/>
        <w:autoSpaceDN w:val="0"/>
        <w:adjustRightInd w:val="0"/>
        <w:jc w:val="left"/>
        <w:rPr>
          <w:noProof/>
          <w:szCs w:val="24"/>
        </w:rPr>
      </w:pPr>
      <w:r w:rsidRPr="00E24A57">
        <w:rPr>
          <w:noProof/>
          <w:szCs w:val="24"/>
        </w:rPr>
        <w:t xml:space="preserve">Arora, S. </w:t>
      </w:r>
      <w:r w:rsidRPr="00E24A57">
        <w:rPr>
          <w:i/>
          <w:iCs/>
          <w:noProof/>
          <w:szCs w:val="24"/>
        </w:rPr>
        <w:t>et al.</w:t>
      </w:r>
      <w:r w:rsidRPr="00E24A57">
        <w:rPr>
          <w:noProof/>
          <w:szCs w:val="24"/>
        </w:rPr>
        <w:t xml:space="preserve"> (2019) ‘An Overview of Apache Pig and Apache Hive’, </w:t>
      </w:r>
      <w:r w:rsidRPr="00E24A57">
        <w:rPr>
          <w:i/>
          <w:iCs/>
          <w:noProof/>
          <w:szCs w:val="24"/>
        </w:rPr>
        <w:t>International Journal of Scientific Research in Computer Science, Engineering and Information Technology</w:t>
      </w:r>
      <w:r w:rsidRPr="00E24A57">
        <w:rPr>
          <w:noProof/>
          <w:szCs w:val="24"/>
        </w:rPr>
        <w:t>, 5(2), pp. 432–436. doi: 10.32628/cseit195250.</w:t>
      </w:r>
    </w:p>
    <w:p w14:paraId="51261084" w14:textId="77777777" w:rsidR="00E24A57" w:rsidRPr="00E24A57" w:rsidRDefault="00E24A57" w:rsidP="00E24A57">
      <w:pPr>
        <w:widowControl w:val="0"/>
        <w:autoSpaceDE w:val="0"/>
        <w:autoSpaceDN w:val="0"/>
        <w:adjustRightInd w:val="0"/>
        <w:jc w:val="left"/>
        <w:rPr>
          <w:noProof/>
          <w:szCs w:val="24"/>
        </w:rPr>
      </w:pPr>
    </w:p>
    <w:p w14:paraId="7053D681" w14:textId="77777777" w:rsidR="00E24A57" w:rsidRDefault="00E24A57" w:rsidP="00E24A57">
      <w:pPr>
        <w:widowControl w:val="0"/>
        <w:autoSpaceDE w:val="0"/>
        <w:autoSpaceDN w:val="0"/>
        <w:adjustRightInd w:val="0"/>
        <w:jc w:val="left"/>
        <w:rPr>
          <w:noProof/>
          <w:szCs w:val="24"/>
        </w:rPr>
      </w:pPr>
      <w:r w:rsidRPr="00E24A57">
        <w:rPr>
          <w:noProof/>
          <w:szCs w:val="24"/>
        </w:rPr>
        <w:t xml:space="preserve">Bhobe, M. (2019) </w:t>
      </w:r>
      <w:r w:rsidRPr="00E24A57">
        <w:rPr>
          <w:i/>
          <w:iCs/>
          <w:noProof/>
          <w:szCs w:val="24"/>
        </w:rPr>
        <w:t>Classifying Fashion with a Keras CNN (achieving 94% accuracy) — Part 2</w:t>
      </w:r>
      <w:r w:rsidRPr="00E24A57">
        <w:rPr>
          <w:noProof/>
          <w:szCs w:val="24"/>
        </w:rPr>
        <w:t xml:space="preserve">, </w:t>
      </w:r>
      <w:r w:rsidRPr="00E24A57">
        <w:rPr>
          <w:i/>
          <w:iCs/>
          <w:noProof/>
          <w:szCs w:val="24"/>
        </w:rPr>
        <w:t>Medium2</w:t>
      </w:r>
      <w:r w:rsidRPr="00E24A57">
        <w:rPr>
          <w:noProof/>
          <w:szCs w:val="24"/>
        </w:rPr>
        <w:t>.</w:t>
      </w:r>
    </w:p>
    <w:p w14:paraId="11C60615" w14:textId="77777777" w:rsidR="00E24A57" w:rsidRPr="00E24A57" w:rsidRDefault="00E24A57" w:rsidP="00E24A57">
      <w:pPr>
        <w:widowControl w:val="0"/>
        <w:autoSpaceDE w:val="0"/>
        <w:autoSpaceDN w:val="0"/>
        <w:adjustRightInd w:val="0"/>
        <w:jc w:val="left"/>
        <w:rPr>
          <w:noProof/>
          <w:szCs w:val="24"/>
        </w:rPr>
      </w:pPr>
    </w:p>
    <w:p w14:paraId="5B59001B" w14:textId="77777777" w:rsidR="00E24A57" w:rsidRDefault="00E24A57" w:rsidP="00E24A57">
      <w:pPr>
        <w:widowControl w:val="0"/>
        <w:autoSpaceDE w:val="0"/>
        <w:autoSpaceDN w:val="0"/>
        <w:adjustRightInd w:val="0"/>
        <w:jc w:val="left"/>
        <w:rPr>
          <w:noProof/>
          <w:szCs w:val="24"/>
        </w:rPr>
      </w:pPr>
      <w:r w:rsidRPr="00E24A57">
        <w:rPr>
          <w:noProof/>
          <w:szCs w:val="24"/>
        </w:rPr>
        <w:t>Cardoso, Â., Daolio, F. and Vargas, S. (2018) ‘Product Characterisation towards Personalisation’, pp. 80–89. doi: 10.1145/3219819.3219888.</w:t>
      </w:r>
    </w:p>
    <w:p w14:paraId="69CF158A" w14:textId="77777777" w:rsidR="00E24A57" w:rsidRPr="00E24A57" w:rsidRDefault="00E24A57" w:rsidP="00E24A57">
      <w:pPr>
        <w:widowControl w:val="0"/>
        <w:autoSpaceDE w:val="0"/>
        <w:autoSpaceDN w:val="0"/>
        <w:adjustRightInd w:val="0"/>
        <w:jc w:val="left"/>
        <w:rPr>
          <w:noProof/>
          <w:szCs w:val="24"/>
        </w:rPr>
      </w:pPr>
    </w:p>
    <w:p w14:paraId="006605B9" w14:textId="77777777" w:rsidR="00E24A57" w:rsidRDefault="00E24A57" w:rsidP="00E24A57">
      <w:pPr>
        <w:widowControl w:val="0"/>
        <w:autoSpaceDE w:val="0"/>
        <w:autoSpaceDN w:val="0"/>
        <w:adjustRightInd w:val="0"/>
        <w:jc w:val="left"/>
        <w:rPr>
          <w:noProof/>
          <w:szCs w:val="24"/>
        </w:rPr>
      </w:pPr>
      <w:r w:rsidRPr="00E24A57">
        <w:rPr>
          <w:noProof/>
          <w:szCs w:val="24"/>
        </w:rPr>
        <w:t xml:space="preserve">Depardon, B. </w:t>
      </w:r>
      <w:r w:rsidRPr="00E24A57">
        <w:rPr>
          <w:i/>
          <w:iCs/>
          <w:noProof/>
          <w:szCs w:val="24"/>
        </w:rPr>
        <w:t>et al.</w:t>
      </w:r>
      <w:r w:rsidRPr="00E24A57">
        <w:rPr>
          <w:noProof/>
          <w:szCs w:val="24"/>
        </w:rPr>
        <w:t xml:space="preserve"> (2013) ‘Analysis of Six Distributed File Systems To cite this version : Analysis of Six Distributed File Systems’, </w:t>
      </w:r>
      <w:r w:rsidRPr="00E24A57">
        <w:rPr>
          <w:i/>
          <w:iCs/>
          <w:noProof/>
          <w:szCs w:val="24"/>
        </w:rPr>
        <w:t>Research Report</w:t>
      </w:r>
      <w:r w:rsidRPr="00E24A57">
        <w:rPr>
          <w:noProof/>
          <w:szCs w:val="24"/>
        </w:rPr>
        <w:t>, p. 44. Available at: https://hal.inria.fr/hal-00789086.</w:t>
      </w:r>
    </w:p>
    <w:p w14:paraId="1656B286" w14:textId="77777777" w:rsidR="00E24A57" w:rsidRPr="00E24A57" w:rsidRDefault="00E24A57" w:rsidP="00E24A57">
      <w:pPr>
        <w:widowControl w:val="0"/>
        <w:autoSpaceDE w:val="0"/>
        <w:autoSpaceDN w:val="0"/>
        <w:adjustRightInd w:val="0"/>
        <w:jc w:val="left"/>
        <w:rPr>
          <w:noProof/>
          <w:szCs w:val="24"/>
        </w:rPr>
      </w:pPr>
    </w:p>
    <w:p w14:paraId="64F62BA0" w14:textId="77777777" w:rsidR="00E24A57" w:rsidRDefault="00E24A57" w:rsidP="00E24A57">
      <w:pPr>
        <w:widowControl w:val="0"/>
        <w:autoSpaceDE w:val="0"/>
        <w:autoSpaceDN w:val="0"/>
        <w:adjustRightInd w:val="0"/>
        <w:jc w:val="left"/>
        <w:rPr>
          <w:noProof/>
          <w:szCs w:val="24"/>
        </w:rPr>
      </w:pPr>
      <w:r w:rsidRPr="00E24A57">
        <w:rPr>
          <w:noProof/>
          <w:szCs w:val="24"/>
        </w:rPr>
        <w:t xml:space="preserve">Dwivedi, K. and Dubey, S. K. (2014) ‘Analytical review on Hadoop Distributed file system’, </w:t>
      </w:r>
      <w:r w:rsidRPr="00E24A57">
        <w:rPr>
          <w:i/>
          <w:iCs/>
          <w:noProof/>
          <w:szCs w:val="24"/>
        </w:rPr>
        <w:t>Proceedings of the 5th International Conference on Confluence 2014: The Next Generation Information Technology Summit</w:t>
      </w:r>
      <w:r w:rsidRPr="00E24A57">
        <w:rPr>
          <w:noProof/>
          <w:szCs w:val="24"/>
        </w:rPr>
        <w:t>, pp. 174–181. doi: 10.1109/CONFLUENCE.2014.6949336.</w:t>
      </w:r>
    </w:p>
    <w:p w14:paraId="2BFC47A8" w14:textId="77777777" w:rsidR="00E24A57" w:rsidRPr="00E24A57" w:rsidRDefault="00E24A57" w:rsidP="00E24A57">
      <w:pPr>
        <w:widowControl w:val="0"/>
        <w:autoSpaceDE w:val="0"/>
        <w:autoSpaceDN w:val="0"/>
        <w:adjustRightInd w:val="0"/>
        <w:jc w:val="left"/>
        <w:rPr>
          <w:noProof/>
          <w:szCs w:val="24"/>
        </w:rPr>
      </w:pPr>
    </w:p>
    <w:p w14:paraId="52F4736A" w14:textId="77777777" w:rsidR="00E24A57" w:rsidRDefault="00E24A57" w:rsidP="00E24A57">
      <w:pPr>
        <w:widowControl w:val="0"/>
        <w:autoSpaceDE w:val="0"/>
        <w:autoSpaceDN w:val="0"/>
        <w:adjustRightInd w:val="0"/>
        <w:jc w:val="left"/>
        <w:rPr>
          <w:noProof/>
          <w:szCs w:val="24"/>
        </w:rPr>
      </w:pPr>
      <w:r w:rsidRPr="00E24A57">
        <w:rPr>
          <w:noProof/>
          <w:szCs w:val="24"/>
        </w:rPr>
        <w:t xml:space="preserve">Dwivedi, R. (2020) </w:t>
      </w:r>
      <w:r w:rsidRPr="00E24A57">
        <w:rPr>
          <w:i/>
          <w:iCs/>
          <w:noProof/>
          <w:szCs w:val="24"/>
        </w:rPr>
        <w:t>Everything You Should Know About Dropouts And BatchNormalization In CNN</w:t>
      </w:r>
      <w:r w:rsidRPr="00E24A57">
        <w:rPr>
          <w:noProof/>
          <w:szCs w:val="24"/>
        </w:rPr>
        <w:t xml:space="preserve">, </w:t>
      </w:r>
      <w:r w:rsidRPr="00E24A57">
        <w:rPr>
          <w:i/>
          <w:iCs/>
          <w:noProof/>
          <w:szCs w:val="24"/>
        </w:rPr>
        <w:t>Analytics India Mag</w:t>
      </w:r>
      <w:r w:rsidRPr="00E24A57">
        <w:rPr>
          <w:noProof/>
          <w:szCs w:val="24"/>
        </w:rPr>
        <w:t>. Available at: https://analyticsindiamag.com/everything-you-should-know-about-dropouts-and-batchnormalization-in-cnn/.</w:t>
      </w:r>
    </w:p>
    <w:p w14:paraId="5A8D214B" w14:textId="77777777" w:rsidR="00E24A57" w:rsidRPr="00E24A57" w:rsidRDefault="00E24A57" w:rsidP="00E24A57">
      <w:pPr>
        <w:widowControl w:val="0"/>
        <w:autoSpaceDE w:val="0"/>
        <w:autoSpaceDN w:val="0"/>
        <w:adjustRightInd w:val="0"/>
        <w:jc w:val="left"/>
        <w:rPr>
          <w:noProof/>
          <w:szCs w:val="24"/>
        </w:rPr>
      </w:pPr>
    </w:p>
    <w:p w14:paraId="06FC8D04" w14:textId="77777777" w:rsidR="00E24A57" w:rsidRDefault="00E24A57" w:rsidP="00E24A57">
      <w:pPr>
        <w:widowControl w:val="0"/>
        <w:autoSpaceDE w:val="0"/>
        <w:autoSpaceDN w:val="0"/>
        <w:adjustRightInd w:val="0"/>
        <w:jc w:val="left"/>
        <w:rPr>
          <w:noProof/>
          <w:szCs w:val="24"/>
        </w:rPr>
      </w:pPr>
      <w:r w:rsidRPr="00E24A57">
        <w:rPr>
          <w:noProof/>
          <w:szCs w:val="24"/>
        </w:rPr>
        <w:t xml:space="preserve">Ergüzen, A. and ünver, M. (2018) ‘Developing a file system structure to solve healthy big data storage and archiving problems using a distributed file system’, </w:t>
      </w:r>
      <w:r w:rsidRPr="00E24A57">
        <w:rPr>
          <w:i/>
          <w:iCs/>
          <w:noProof/>
          <w:szCs w:val="24"/>
        </w:rPr>
        <w:t>Applied Sciences (Switzerland)</w:t>
      </w:r>
      <w:r w:rsidRPr="00E24A57">
        <w:rPr>
          <w:noProof/>
          <w:szCs w:val="24"/>
        </w:rPr>
        <w:t>, 8(6), pp. 1–20. doi: 10.3390/app8060913.</w:t>
      </w:r>
    </w:p>
    <w:p w14:paraId="706ED5C3" w14:textId="77777777" w:rsidR="00E24A57" w:rsidRPr="00E24A57" w:rsidRDefault="00E24A57" w:rsidP="00E24A57">
      <w:pPr>
        <w:widowControl w:val="0"/>
        <w:autoSpaceDE w:val="0"/>
        <w:autoSpaceDN w:val="0"/>
        <w:adjustRightInd w:val="0"/>
        <w:jc w:val="left"/>
        <w:rPr>
          <w:noProof/>
          <w:szCs w:val="24"/>
        </w:rPr>
      </w:pPr>
    </w:p>
    <w:p w14:paraId="21BA8E53" w14:textId="77777777" w:rsidR="00E24A57" w:rsidRDefault="00E24A57" w:rsidP="00E24A57">
      <w:pPr>
        <w:widowControl w:val="0"/>
        <w:autoSpaceDE w:val="0"/>
        <w:autoSpaceDN w:val="0"/>
        <w:adjustRightInd w:val="0"/>
        <w:jc w:val="left"/>
        <w:rPr>
          <w:noProof/>
          <w:szCs w:val="24"/>
        </w:rPr>
      </w:pPr>
      <w:r w:rsidRPr="00E24A57">
        <w:rPr>
          <w:noProof/>
          <w:szCs w:val="24"/>
        </w:rPr>
        <w:t xml:space="preserve">Ghazi, M. R. and Gangodkar, D. (2015) ‘Hadoop, mapreduce and HDFS: A developers perspective’, </w:t>
      </w:r>
      <w:r w:rsidRPr="00E24A57">
        <w:rPr>
          <w:i/>
          <w:iCs/>
          <w:noProof/>
          <w:szCs w:val="24"/>
        </w:rPr>
        <w:t>Procedia Computer Science</w:t>
      </w:r>
      <w:r w:rsidRPr="00E24A57">
        <w:rPr>
          <w:noProof/>
          <w:szCs w:val="24"/>
        </w:rPr>
        <w:t xml:space="preserve">. Elsevier Masson SAS, 48(C), pp. 45–50. </w:t>
      </w:r>
      <w:r w:rsidRPr="00E24A57">
        <w:rPr>
          <w:noProof/>
          <w:szCs w:val="24"/>
        </w:rPr>
        <w:lastRenderedPageBreak/>
        <w:t>doi: 10.1016/j.procs.2015.04.108.</w:t>
      </w:r>
    </w:p>
    <w:p w14:paraId="43C26280" w14:textId="77777777" w:rsidR="00E24A57" w:rsidRPr="00E24A57" w:rsidRDefault="00E24A57" w:rsidP="00E24A57">
      <w:pPr>
        <w:widowControl w:val="0"/>
        <w:autoSpaceDE w:val="0"/>
        <w:autoSpaceDN w:val="0"/>
        <w:adjustRightInd w:val="0"/>
        <w:jc w:val="left"/>
        <w:rPr>
          <w:noProof/>
          <w:szCs w:val="24"/>
        </w:rPr>
      </w:pPr>
    </w:p>
    <w:p w14:paraId="0CF2BEA7" w14:textId="77777777" w:rsidR="00E24A57" w:rsidRDefault="00E24A57" w:rsidP="00E24A57">
      <w:pPr>
        <w:widowControl w:val="0"/>
        <w:autoSpaceDE w:val="0"/>
        <w:autoSpaceDN w:val="0"/>
        <w:adjustRightInd w:val="0"/>
        <w:jc w:val="left"/>
        <w:rPr>
          <w:noProof/>
          <w:szCs w:val="24"/>
        </w:rPr>
      </w:pPr>
      <w:r w:rsidRPr="00E24A57">
        <w:rPr>
          <w:noProof/>
          <w:szCs w:val="24"/>
        </w:rPr>
        <w:t xml:space="preserve">Hedjazi, M. A. </w:t>
      </w:r>
      <w:r w:rsidRPr="00E24A57">
        <w:rPr>
          <w:i/>
          <w:iCs/>
          <w:noProof/>
          <w:szCs w:val="24"/>
        </w:rPr>
        <w:t>et al.</w:t>
      </w:r>
      <w:r w:rsidRPr="00E24A57">
        <w:rPr>
          <w:noProof/>
          <w:szCs w:val="24"/>
        </w:rPr>
        <w:t xml:space="preserve"> (2018) ‘A Comparison of Hadoop , Spark and Storm for the Task of Large Scale Image Classification’, in </w:t>
      </w:r>
      <w:r w:rsidRPr="00E24A57">
        <w:rPr>
          <w:i/>
          <w:iCs/>
          <w:noProof/>
          <w:szCs w:val="24"/>
        </w:rPr>
        <w:t>2018 26th Signal Processing and Communications Applications Conference (SIU)</w:t>
      </w:r>
      <w:r w:rsidRPr="00E24A57">
        <w:rPr>
          <w:noProof/>
          <w:szCs w:val="24"/>
        </w:rPr>
        <w:t>. IEEE, pp. 1–4.</w:t>
      </w:r>
    </w:p>
    <w:p w14:paraId="0BC8CB10" w14:textId="77777777" w:rsidR="00E24A57" w:rsidRPr="00E24A57" w:rsidRDefault="00E24A57" w:rsidP="00E24A57">
      <w:pPr>
        <w:widowControl w:val="0"/>
        <w:autoSpaceDE w:val="0"/>
        <w:autoSpaceDN w:val="0"/>
        <w:adjustRightInd w:val="0"/>
        <w:jc w:val="left"/>
        <w:rPr>
          <w:noProof/>
          <w:szCs w:val="24"/>
        </w:rPr>
      </w:pPr>
    </w:p>
    <w:p w14:paraId="5788BE7F" w14:textId="77777777" w:rsidR="00E24A57" w:rsidRDefault="00E24A57" w:rsidP="00E24A57">
      <w:pPr>
        <w:widowControl w:val="0"/>
        <w:autoSpaceDE w:val="0"/>
        <w:autoSpaceDN w:val="0"/>
        <w:adjustRightInd w:val="0"/>
        <w:jc w:val="left"/>
        <w:rPr>
          <w:noProof/>
          <w:szCs w:val="24"/>
        </w:rPr>
      </w:pPr>
      <w:r w:rsidRPr="00E24A57">
        <w:rPr>
          <w:noProof/>
          <w:szCs w:val="24"/>
        </w:rPr>
        <w:t xml:space="preserve">Henrique, A. S. </w:t>
      </w:r>
      <w:r w:rsidRPr="00E24A57">
        <w:rPr>
          <w:i/>
          <w:iCs/>
          <w:noProof/>
          <w:szCs w:val="24"/>
        </w:rPr>
        <w:t>et al.</w:t>
      </w:r>
      <w:r w:rsidRPr="00E24A57">
        <w:rPr>
          <w:noProof/>
          <w:szCs w:val="24"/>
        </w:rPr>
        <w:t xml:space="preserve"> (2021a) ‘Classifying Garments from Fashion-MNIST Dataset Through CNNs’, </w:t>
      </w:r>
      <w:r w:rsidRPr="00E24A57">
        <w:rPr>
          <w:i/>
          <w:iCs/>
          <w:noProof/>
          <w:szCs w:val="24"/>
        </w:rPr>
        <w:t>Advances in Science, Technology and Engineering Systems Journal</w:t>
      </w:r>
      <w:r w:rsidRPr="00E24A57">
        <w:rPr>
          <w:noProof/>
          <w:szCs w:val="24"/>
        </w:rPr>
        <w:t>, 6(1), pp. 989–994. doi: 10.25046/aj0601109.</w:t>
      </w:r>
    </w:p>
    <w:p w14:paraId="23B31F52" w14:textId="77777777" w:rsidR="00E24A57" w:rsidRPr="00E24A57" w:rsidRDefault="00E24A57" w:rsidP="00E24A57">
      <w:pPr>
        <w:widowControl w:val="0"/>
        <w:autoSpaceDE w:val="0"/>
        <w:autoSpaceDN w:val="0"/>
        <w:adjustRightInd w:val="0"/>
        <w:jc w:val="left"/>
        <w:rPr>
          <w:noProof/>
          <w:szCs w:val="24"/>
        </w:rPr>
      </w:pPr>
    </w:p>
    <w:p w14:paraId="3400DFF6" w14:textId="77777777" w:rsidR="00E24A57" w:rsidRDefault="00E24A57" w:rsidP="00E24A57">
      <w:pPr>
        <w:widowControl w:val="0"/>
        <w:autoSpaceDE w:val="0"/>
        <w:autoSpaceDN w:val="0"/>
        <w:adjustRightInd w:val="0"/>
        <w:jc w:val="left"/>
        <w:rPr>
          <w:noProof/>
          <w:szCs w:val="24"/>
        </w:rPr>
      </w:pPr>
      <w:r w:rsidRPr="00E24A57">
        <w:rPr>
          <w:noProof/>
          <w:szCs w:val="24"/>
        </w:rPr>
        <w:t xml:space="preserve">Henrique, A. S. </w:t>
      </w:r>
      <w:r w:rsidRPr="00E24A57">
        <w:rPr>
          <w:i/>
          <w:iCs/>
          <w:noProof/>
          <w:szCs w:val="24"/>
        </w:rPr>
        <w:t>et al.</w:t>
      </w:r>
      <w:r w:rsidRPr="00E24A57">
        <w:rPr>
          <w:noProof/>
          <w:szCs w:val="24"/>
        </w:rPr>
        <w:t xml:space="preserve"> (2021b) ‘Classifying Garments from Fashion-MNIST Dataset Through CNNs’, </w:t>
      </w:r>
      <w:r w:rsidRPr="00E24A57">
        <w:rPr>
          <w:i/>
          <w:iCs/>
          <w:noProof/>
          <w:szCs w:val="24"/>
        </w:rPr>
        <w:t>Advances in Science, Technology and Engineering Systems Journal</w:t>
      </w:r>
      <w:r w:rsidRPr="00E24A57">
        <w:rPr>
          <w:noProof/>
          <w:szCs w:val="24"/>
        </w:rPr>
        <w:t>, 6(1), pp. 989–994. doi: 10.25046/aj0601109.</w:t>
      </w:r>
    </w:p>
    <w:p w14:paraId="116FC929" w14:textId="77777777" w:rsidR="00E24A57" w:rsidRPr="00E24A57" w:rsidRDefault="00E24A57" w:rsidP="00E24A57">
      <w:pPr>
        <w:widowControl w:val="0"/>
        <w:autoSpaceDE w:val="0"/>
        <w:autoSpaceDN w:val="0"/>
        <w:adjustRightInd w:val="0"/>
        <w:jc w:val="left"/>
        <w:rPr>
          <w:noProof/>
          <w:szCs w:val="24"/>
        </w:rPr>
      </w:pPr>
    </w:p>
    <w:p w14:paraId="209CA155" w14:textId="77777777" w:rsidR="00E24A57" w:rsidRDefault="00E24A57" w:rsidP="00E24A57">
      <w:pPr>
        <w:widowControl w:val="0"/>
        <w:autoSpaceDE w:val="0"/>
        <w:autoSpaceDN w:val="0"/>
        <w:adjustRightInd w:val="0"/>
        <w:jc w:val="left"/>
        <w:rPr>
          <w:noProof/>
          <w:szCs w:val="24"/>
        </w:rPr>
      </w:pPr>
      <w:r w:rsidRPr="00E24A57">
        <w:rPr>
          <w:noProof/>
          <w:szCs w:val="24"/>
        </w:rPr>
        <w:t xml:space="preserve">Jatana, N. </w:t>
      </w:r>
      <w:r w:rsidRPr="00E24A57">
        <w:rPr>
          <w:i/>
          <w:iCs/>
          <w:noProof/>
          <w:szCs w:val="24"/>
        </w:rPr>
        <w:t>et al.</w:t>
      </w:r>
      <w:r w:rsidRPr="00E24A57">
        <w:rPr>
          <w:noProof/>
          <w:szCs w:val="24"/>
        </w:rPr>
        <w:t xml:space="preserve"> (2012) ‘A Survey and Comparison of Relational and Non-Relational Database’, </w:t>
      </w:r>
      <w:r w:rsidRPr="00E24A57">
        <w:rPr>
          <w:i/>
          <w:iCs/>
          <w:noProof/>
          <w:szCs w:val="24"/>
        </w:rPr>
        <w:t>International Journal of Engineering Research &amp; Technology (IJERT)</w:t>
      </w:r>
      <w:r w:rsidRPr="00E24A57">
        <w:rPr>
          <w:noProof/>
          <w:szCs w:val="24"/>
        </w:rPr>
        <w:t>, 1(6), pp. 1–5.</w:t>
      </w:r>
    </w:p>
    <w:p w14:paraId="6C69B477" w14:textId="77777777" w:rsidR="00E24A57" w:rsidRPr="00E24A57" w:rsidRDefault="00E24A57" w:rsidP="00E24A57">
      <w:pPr>
        <w:widowControl w:val="0"/>
        <w:autoSpaceDE w:val="0"/>
        <w:autoSpaceDN w:val="0"/>
        <w:adjustRightInd w:val="0"/>
        <w:jc w:val="left"/>
        <w:rPr>
          <w:noProof/>
          <w:szCs w:val="24"/>
        </w:rPr>
      </w:pPr>
    </w:p>
    <w:p w14:paraId="33E5FFDD" w14:textId="77777777" w:rsidR="00E24A57" w:rsidRDefault="00E24A57" w:rsidP="00E24A57">
      <w:pPr>
        <w:widowControl w:val="0"/>
        <w:autoSpaceDE w:val="0"/>
        <w:autoSpaceDN w:val="0"/>
        <w:adjustRightInd w:val="0"/>
        <w:jc w:val="left"/>
        <w:rPr>
          <w:noProof/>
          <w:szCs w:val="24"/>
        </w:rPr>
      </w:pPr>
      <w:r w:rsidRPr="00E24A57">
        <w:rPr>
          <w:noProof/>
          <w:szCs w:val="24"/>
        </w:rPr>
        <w:t xml:space="preserve">Kadam, S. S., Adamuthe, A. C. and Patil, A. B. (2020) ‘CNN Model for Image Classification on MNIST and Fashion-MNIST Dataset’, </w:t>
      </w:r>
      <w:r w:rsidRPr="00E24A57">
        <w:rPr>
          <w:i/>
          <w:iCs/>
          <w:noProof/>
          <w:szCs w:val="24"/>
        </w:rPr>
        <w:t>Journal of scientific research</w:t>
      </w:r>
      <w:r w:rsidRPr="00E24A57">
        <w:rPr>
          <w:noProof/>
          <w:szCs w:val="24"/>
        </w:rPr>
        <w:t>, 64(02), pp. 374–384. doi: 10.37398/jsr.2020.640251.</w:t>
      </w:r>
    </w:p>
    <w:p w14:paraId="7C475ADC" w14:textId="77777777" w:rsidR="00E24A57" w:rsidRPr="00E24A57" w:rsidRDefault="00E24A57" w:rsidP="00E24A57">
      <w:pPr>
        <w:widowControl w:val="0"/>
        <w:autoSpaceDE w:val="0"/>
        <w:autoSpaceDN w:val="0"/>
        <w:adjustRightInd w:val="0"/>
        <w:jc w:val="left"/>
        <w:rPr>
          <w:noProof/>
          <w:szCs w:val="24"/>
        </w:rPr>
      </w:pPr>
    </w:p>
    <w:p w14:paraId="19958DCA" w14:textId="77777777" w:rsidR="00E24A57" w:rsidRDefault="00E24A57" w:rsidP="00E24A57">
      <w:pPr>
        <w:widowControl w:val="0"/>
        <w:autoSpaceDE w:val="0"/>
        <w:autoSpaceDN w:val="0"/>
        <w:adjustRightInd w:val="0"/>
        <w:jc w:val="left"/>
        <w:rPr>
          <w:noProof/>
          <w:szCs w:val="24"/>
        </w:rPr>
      </w:pPr>
      <w:r w:rsidRPr="00E24A57">
        <w:rPr>
          <w:noProof/>
          <w:szCs w:val="24"/>
        </w:rPr>
        <w:t xml:space="preserve">Kayed, M., Anter, A. and Mohamed, H. (2020) ‘Classification of Garments from Fashion MNIST Dataset Using CNN LeNet-5 Architecture’, </w:t>
      </w:r>
      <w:r w:rsidRPr="00E24A57">
        <w:rPr>
          <w:i/>
          <w:iCs/>
          <w:noProof/>
          <w:szCs w:val="24"/>
        </w:rPr>
        <w:t>Proceedings of 2020 International Conference on Innovative Trends in Communication and Computer Engineering, ITCE 2020</w:t>
      </w:r>
      <w:r w:rsidRPr="00E24A57">
        <w:rPr>
          <w:noProof/>
          <w:szCs w:val="24"/>
        </w:rPr>
        <w:t>, pp. 238–243. doi: 10.1109/ITCE48509.2020.9047776.</w:t>
      </w:r>
    </w:p>
    <w:p w14:paraId="3570FAEC" w14:textId="77777777" w:rsidR="00E24A57" w:rsidRPr="00E24A57" w:rsidRDefault="00E24A57" w:rsidP="00E24A57">
      <w:pPr>
        <w:widowControl w:val="0"/>
        <w:autoSpaceDE w:val="0"/>
        <w:autoSpaceDN w:val="0"/>
        <w:adjustRightInd w:val="0"/>
        <w:jc w:val="left"/>
        <w:rPr>
          <w:noProof/>
          <w:szCs w:val="24"/>
        </w:rPr>
      </w:pPr>
    </w:p>
    <w:p w14:paraId="196D4352" w14:textId="77777777" w:rsidR="00E24A57" w:rsidRDefault="00E24A57" w:rsidP="00E24A57">
      <w:pPr>
        <w:widowControl w:val="0"/>
        <w:autoSpaceDE w:val="0"/>
        <w:autoSpaceDN w:val="0"/>
        <w:adjustRightInd w:val="0"/>
        <w:jc w:val="left"/>
        <w:rPr>
          <w:noProof/>
          <w:szCs w:val="24"/>
        </w:rPr>
      </w:pPr>
      <w:r w:rsidRPr="00E24A57">
        <w:rPr>
          <w:noProof/>
          <w:szCs w:val="24"/>
        </w:rPr>
        <w:t xml:space="preserve">Khan, A. </w:t>
      </w:r>
      <w:r w:rsidRPr="00E24A57">
        <w:rPr>
          <w:i/>
          <w:iCs/>
          <w:noProof/>
          <w:szCs w:val="24"/>
        </w:rPr>
        <w:t>et al.</w:t>
      </w:r>
      <w:r w:rsidRPr="00E24A57">
        <w:rPr>
          <w:noProof/>
          <w:szCs w:val="24"/>
        </w:rPr>
        <w:t xml:space="preserve"> (2020) </w:t>
      </w:r>
      <w:r w:rsidRPr="00E24A57">
        <w:rPr>
          <w:i/>
          <w:iCs/>
          <w:noProof/>
          <w:szCs w:val="24"/>
        </w:rPr>
        <w:t>A survey of the recent architectures of deep convolutional neural networks</w:t>
      </w:r>
      <w:r w:rsidRPr="00E24A57">
        <w:rPr>
          <w:noProof/>
          <w:szCs w:val="24"/>
        </w:rPr>
        <w:t xml:space="preserve">, </w:t>
      </w:r>
      <w:r w:rsidRPr="00E24A57">
        <w:rPr>
          <w:i/>
          <w:iCs/>
          <w:noProof/>
          <w:szCs w:val="24"/>
        </w:rPr>
        <w:t>Artificial Intelligence Review</w:t>
      </w:r>
      <w:r w:rsidRPr="00E24A57">
        <w:rPr>
          <w:noProof/>
          <w:szCs w:val="24"/>
        </w:rPr>
        <w:t>. Springer Netherlands. doi: 10.1007/s10462-020-09825-6.</w:t>
      </w:r>
    </w:p>
    <w:p w14:paraId="05BE591B" w14:textId="77777777" w:rsidR="00E24A57" w:rsidRPr="00E24A57" w:rsidRDefault="00E24A57" w:rsidP="00E24A57">
      <w:pPr>
        <w:widowControl w:val="0"/>
        <w:autoSpaceDE w:val="0"/>
        <w:autoSpaceDN w:val="0"/>
        <w:adjustRightInd w:val="0"/>
        <w:jc w:val="left"/>
        <w:rPr>
          <w:noProof/>
          <w:szCs w:val="24"/>
        </w:rPr>
      </w:pPr>
    </w:p>
    <w:p w14:paraId="0FBC5877" w14:textId="77777777" w:rsidR="00E24A57" w:rsidRDefault="00E24A57" w:rsidP="00E24A57">
      <w:pPr>
        <w:widowControl w:val="0"/>
        <w:autoSpaceDE w:val="0"/>
        <w:autoSpaceDN w:val="0"/>
        <w:adjustRightInd w:val="0"/>
        <w:jc w:val="left"/>
        <w:rPr>
          <w:noProof/>
          <w:szCs w:val="24"/>
        </w:rPr>
      </w:pPr>
      <w:r w:rsidRPr="00E24A57">
        <w:rPr>
          <w:noProof/>
          <w:szCs w:val="24"/>
        </w:rPr>
        <w:t xml:space="preserve">Lang, N. (2021) </w:t>
      </w:r>
      <w:r w:rsidRPr="00E24A57">
        <w:rPr>
          <w:i/>
          <w:iCs/>
          <w:noProof/>
          <w:szCs w:val="24"/>
        </w:rPr>
        <w:t>Breaking down Convolutional Neural Networks: Understanding the Magic behind Image Recognition</w:t>
      </w:r>
      <w:r w:rsidRPr="00E24A57">
        <w:rPr>
          <w:noProof/>
          <w:szCs w:val="24"/>
        </w:rPr>
        <w:t xml:space="preserve">, </w:t>
      </w:r>
      <w:r w:rsidRPr="00E24A57">
        <w:rPr>
          <w:i/>
          <w:iCs/>
          <w:noProof/>
          <w:szCs w:val="24"/>
        </w:rPr>
        <w:t>Towards Data Science</w:t>
      </w:r>
      <w:r w:rsidRPr="00E24A57">
        <w:rPr>
          <w:noProof/>
          <w:szCs w:val="24"/>
        </w:rPr>
        <w:t>.</w:t>
      </w:r>
    </w:p>
    <w:p w14:paraId="6036C917" w14:textId="77777777" w:rsidR="00E24A57" w:rsidRPr="00E24A57" w:rsidRDefault="00E24A57" w:rsidP="00E24A57">
      <w:pPr>
        <w:widowControl w:val="0"/>
        <w:autoSpaceDE w:val="0"/>
        <w:autoSpaceDN w:val="0"/>
        <w:adjustRightInd w:val="0"/>
        <w:jc w:val="left"/>
        <w:rPr>
          <w:noProof/>
          <w:szCs w:val="24"/>
        </w:rPr>
      </w:pPr>
    </w:p>
    <w:p w14:paraId="479A7F22" w14:textId="77777777" w:rsidR="00E24A57" w:rsidRDefault="00E24A57" w:rsidP="00E24A57">
      <w:pPr>
        <w:widowControl w:val="0"/>
        <w:autoSpaceDE w:val="0"/>
        <w:autoSpaceDN w:val="0"/>
        <w:adjustRightInd w:val="0"/>
        <w:jc w:val="left"/>
        <w:rPr>
          <w:noProof/>
          <w:szCs w:val="24"/>
        </w:rPr>
      </w:pPr>
      <w:r w:rsidRPr="00E24A57">
        <w:rPr>
          <w:noProof/>
          <w:szCs w:val="24"/>
        </w:rPr>
        <w:t xml:space="preserve">Li, Z. </w:t>
      </w:r>
      <w:r w:rsidRPr="00E24A57">
        <w:rPr>
          <w:i/>
          <w:iCs/>
          <w:noProof/>
          <w:szCs w:val="24"/>
        </w:rPr>
        <w:t>et al.</w:t>
      </w:r>
      <w:r w:rsidRPr="00E24A57">
        <w:rPr>
          <w:noProof/>
          <w:szCs w:val="24"/>
        </w:rPr>
        <w:t xml:space="preserve"> (2022) ‘A Survey of Convolutional Neural Networks: Analysis, Applications, and Prospects’, </w:t>
      </w:r>
      <w:r w:rsidRPr="00E24A57">
        <w:rPr>
          <w:i/>
          <w:iCs/>
          <w:noProof/>
          <w:szCs w:val="24"/>
        </w:rPr>
        <w:t>IEEE Transactions on Neural Networks and Learning Systems</w:t>
      </w:r>
      <w:r w:rsidRPr="00E24A57">
        <w:rPr>
          <w:noProof/>
          <w:szCs w:val="24"/>
        </w:rPr>
        <w:t>. IEEE, 33(12), pp. 6999–7019. doi: 10.1109/TNNLS.2021.3084827.</w:t>
      </w:r>
    </w:p>
    <w:p w14:paraId="54680685" w14:textId="77777777" w:rsidR="00E24A57" w:rsidRPr="00E24A57" w:rsidRDefault="00E24A57" w:rsidP="00E24A57">
      <w:pPr>
        <w:widowControl w:val="0"/>
        <w:autoSpaceDE w:val="0"/>
        <w:autoSpaceDN w:val="0"/>
        <w:adjustRightInd w:val="0"/>
        <w:jc w:val="left"/>
        <w:rPr>
          <w:noProof/>
          <w:szCs w:val="24"/>
        </w:rPr>
      </w:pPr>
    </w:p>
    <w:p w14:paraId="0D0C1425" w14:textId="77777777" w:rsidR="00E24A57" w:rsidRDefault="00E24A57" w:rsidP="00E24A57">
      <w:pPr>
        <w:widowControl w:val="0"/>
        <w:autoSpaceDE w:val="0"/>
        <w:autoSpaceDN w:val="0"/>
        <w:adjustRightInd w:val="0"/>
        <w:jc w:val="left"/>
        <w:rPr>
          <w:noProof/>
          <w:szCs w:val="24"/>
        </w:rPr>
      </w:pPr>
      <w:r w:rsidRPr="00E24A57">
        <w:rPr>
          <w:noProof/>
          <w:szCs w:val="24"/>
        </w:rPr>
        <w:t xml:space="preserve">Nocentini, O. </w:t>
      </w:r>
      <w:r w:rsidRPr="00E24A57">
        <w:rPr>
          <w:i/>
          <w:iCs/>
          <w:noProof/>
          <w:szCs w:val="24"/>
        </w:rPr>
        <w:t>et al.</w:t>
      </w:r>
      <w:r w:rsidRPr="00E24A57">
        <w:rPr>
          <w:noProof/>
          <w:szCs w:val="24"/>
        </w:rPr>
        <w:t xml:space="preserve"> (2022) ‘Image Classification Using Multiple Convolutional Neural Networks on the Fashion-MNIST Dataset’. doi: 10.3390/s22239544.</w:t>
      </w:r>
    </w:p>
    <w:p w14:paraId="5F0876BD" w14:textId="77777777" w:rsidR="00E24A57" w:rsidRPr="00E24A57" w:rsidRDefault="00E24A57" w:rsidP="00E24A57">
      <w:pPr>
        <w:widowControl w:val="0"/>
        <w:autoSpaceDE w:val="0"/>
        <w:autoSpaceDN w:val="0"/>
        <w:adjustRightInd w:val="0"/>
        <w:jc w:val="left"/>
        <w:rPr>
          <w:noProof/>
          <w:szCs w:val="24"/>
        </w:rPr>
      </w:pPr>
    </w:p>
    <w:p w14:paraId="236D8C49" w14:textId="77777777" w:rsidR="00E24A57" w:rsidRDefault="00E24A57" w:rsidP="00E24A57">
      <w:pPr>
        <w:widowControl w:val="0"/>
        <w:autoSpaceDE w:val="0"/>
        <w:autoSpaceDN w:val="0"/>
        <w:adjustRightInd w:val="0"/>
        <w:jc w:val="left"/>
        <w:rPr>
          <w:noProof/>
          <w:szCs w:val="24"/>
        </w:rPr>
      </w:pPr>
      <w:r w:rsidRPr="00E24A57">
        <w:rPr>
          <w:noProof/>
          <w:szCs w:val="24"/>
        </w:rPr>
        <w:t xml:space="preserve">Pai, A. (2023) </w:t>
      </w:r>
      <w:r w:rsidRPr="00E24A57">
        <w:rPr>
          <w:i/>
          <w:iCs/>
          <w:noProof/>
          <w:szCs w:val="24"/>
        </w:rPr>
        <w:t>Analyzing Types of Neural Networks in Deep Learning</w:t>
      </w:r>
      <w:r w:rsidRPr="00E24A57">
        <w:rPr>
          <w:noProof/>
          <w:szCs w:val="24"/>
        </w:rPr>
        <w:t xml:space="preserve">, </w:t>
      </w:r>
      <w:r w:rsidRPr="00E24A57">
        <w:rPr>
          <w:i/>
          <w:iCs/>
          <w:noProof/>
          <w:szCs w:val="24"/>
        </w:rPr>
        <w:t>Analytics Vidhya</w:t>
      </w:r>
      <w:r w:rsidRPr="00E24A57">
        <w:rPr>
          <w:noProof/>
          <w:szCs w:val="24"/>
        </w:rPr>
        <w:t>.</w:t>
      </w:r>
    </w:p>
    <w:p w14:paraId="7CD29CFF" w14:textId="77777777" w:rsidR="00E24A57" w:rsidRPr="00E24A57" w:rsidRDefault="00E24A57" w:rsidP="00E24A57">
      <w:pPr>
        <w:widowControl w:val="0"/>
        <w:autoSpaceDE w:val="0"/>
        <w:autoSpaceDN w:val="0"/>
        <w:adjustRightInd w:val="0"/>
        <w:jc w:val="left"/>
        <w:rPr>
          <w:noProof/>
          <w:szCs w:val="24"/>
        </w:rPr>
      </w:pPr>
    </w:p>
    <w:p w14:paraId="3CAB92E1" w14:textId="77777777" w:rsidR="00E24A57" w:rsidRDefault="00E24A57" w:rsidP="00E24A57">
      <w:pPr>
        <w:widowControl w:val="0"/>
        <w:autoSpaceDE w:val="0"/>
        <w:autoSpaceDN w:val="0"/>
        <w:adjustRightInd w:val="0"/>
        <w:jc w:val="left"/>
        <w:rPr>
          <w:noProof/>
          <w:szCs w:val="24"/>
        </w:rPr>
      </w:pPr>
      <w:r w:rsidRPr="00E24A57">
        <w:rPr>
          <w:noProof/>
          <w:szCs w:val="24"/>
        </w:rPr>
        <w:t xml:space="preserve">Pylypenko, I. (2019) </w:t>
      </w:r>
      <w:r w:rsidRPr="00E24A57">
        <w:rPr>
          <w:i/>
          <w:iCs/>
          <w:noProof/>
          <w:szCs w:val="24"/>
        </w:rPr>
        <w:t>Exploring Neural Networks with fashion MNIST</w:t>
      </w:r>
      <w:r w:rsidRPr="00E24A57">
        <w:rPr>
          <w:noProof/>
          <w:szCs w:val="24"/>
        </w:rPr>
        <w:t xml:space="preserve">, </w:t>
      </w:r>
      <w:r w:rsidRPr="00E24A57">
        <w:rPr>
          <w:i/>
          <w:iCs/>
          <w:noProof/>
          <w:szCs w:val="24"/>
        </w:rPr>
        <w:t>Medium</w:t>
      </w:r>
      <w:r w:rsidRPr="00E24A57">
        <w:rPr>
          <w:noProof/>
          <w:szCs w:val="24"/>
        </w:rPr>
        <w:t>. Available at: https://medium.com/@ipylypenko/exploring-neural-</w:t>
      </w:r>
      <w:r w:rsidRPr="00E24A57">
        <w:rPr>
          <w:noProof/>
          <w:szCs w:val="24"/>
        </w:rPr>
        <w:t>networks-with-fashion-mnist-b0a8214b7b7b.</w:t>
      </w:r>
    </w:p>
    <w:p w14:paraId="778DF848" w14:textId="77777777" w:rsidR="00E24A57" w:rsidRPr="00E24A57" w:rsidRDefault="00E24A57" w:rsidP="00E24A57">
      <w:pPr>
        <w:widowControl w:val="0"/>
        <w:autoSpaceDE w:val="0"/>
        <w:autoSpaceDN w:val="0"/>
        <w:adjustRightInd w:val="0"/>
        <w:jc w:val="left"/>
        <w:rPr>
          <w:noProof/>
          <w:szCs w:val="24"/>
        </w:rPr>
      </w:pPr>
    </w:p>
    <w:p w14:paraId="1D2E8AB9" w14:textId="77777777" w:rsidR="00E24A57" w:rsidRDefault="00E24A57" w:rsidP="00E24A57">
      <w:pPr>
        <w:widowControl w:val="0"/>
        <w:autoSpaceDE w:val="0"/>
        <w:autoSpaceDN w:val="0"/>
        <w:adjustRightInd w:val="0"/>
        <w:jc w:val="left"/>
        <w:rPr>
          <w:noProof/>
          <w:szCs w:val="24"/>
        </w:rPr>
      </w:pPr>
      <w:r w:rsidRPr="00E24A57">
        <w:rPr>
          <w:noProof/>
          <w:szCs w:val="24"/>
        </w:rPr>
        <w:t xml:space="preserve">Science, M. D. (2021) </w:t>
      </w:r>
      <w:r w:rsidRPr="00E24A57">
        <w:rPr>
          <w:i/>
          <w:iCs/>
          <w:noProof/>
          <w:szCs w:val="24"/>
        </w:rPr>
        <w:t>How to Import and Plot the Fashion MNIST Dataset Using Tensorflow</w:t>
      </w:r>
      <w:r w:rsidRPr="00E24A57">
        <w:rPr>
          <w:noProof/>
          <w:szCs w:val="24"/>
        </w:rPr>
        <w:t xml:space="preserve">, </w:t>
      </w:r>
      <w:r w:rsidRPr="00E24A57">
        <w:rPr>
          <w:i/>
          <w:iCs/>
          <w:noProof/>
          <w:szCs w:val="24"/>
        </w:rPr>
        <w:t>Medium</w:t>
      </w:r>
      <w:r w:rsidRPr="00E24A57">
        <w:rPr>
          <w:noProof/>
          <w:szCs w:val="24"/>
        </w:rPr>
        <w:t>. Available at: https://medium.com/the-data-science-publication/how-to-import-and-display-the-fashion-mnist-dataset-using-tensorflow-e72522f684d0.</w:t>
      </w:r>
    </w:p>
    <w:p w14:paraId="321C8BA7" w14:textId="77777777" w:rsidR="00E24A57" w:rsidRPr="00E24A57" w:rsidRDefault="00E24A57" w:rsidP="00E24A57">
      <w:pPr>
        <w:widowControl w:val="0"/>
        <w:autoSpaceDE w:val="0"/>
        <w:autoSpaceDN w:val="0"/>
        <w:adjustRightInd w:val="0"/>
        <w:jc w:val="left"/>
        <w:rPr>
          <w:noProof/>
          <w:szCs w:val="24"/>
        </w:rPr>
      </w:pPr>
    </w:p>
    <w:p w14:paraId="1D8C8B8A" w14:textId="77777777" w:rsidR="00E24A57" w:rsidRDefault="00E24A57" w:rsidP="00E24A57">
      <w:pPr>
        <w:widowControl w:val="0"/>
        <w:autoSpaceDE w:val="0"/>
        <w:autoSpaceDN w:val="0"/>
        <w:adjustRightInd w:val="0"/>
        <w:jc w:val="left"/>
        <w:rPr>
          <w:noProof/>
          <w:szCs w:val="24"/>
        </w:rPr>
      </w:pPr>
      <w:r w:rsidRPr="00E24A57">
        <w:rPr>
          <w:noProof/>
          <w:szCs w:val="24"/>
        </w:rPr>
        <w:t xml:space="preserve">Shaikh, E. </w:t>
      </w:r>
      <w:r w:rsidRPr="00E24A57">
        <w:rPr>
          <w:i/>
          <w:iCs/>
          <w:noProof/>
          <w:szCs w:val="24"/>
        </w:rPr>
        <w:t>et al.</w:t>
      </w:r>
      <w:r w:rsidRPr="00E24A57">
        <w:rPr>
          <w:noProof/>
          <w:szCs w:val="24"/>
        </w:rPr>
        <w:t xml:space="preserve"> (2019) ‘Apache Spark: A Big Data Processing Engine’, in </w:t>
      </w:r>
      <w:r w:rsidRPr="00E24A57">
        <w:rPr>
          <w:i/>
          <w:iCs/>
          <w:noProof/>
          <w:szCs w:val="24"/>
        </w:rPr>
        <w:t>2019 2nd IEEE Middle East and North Africa COMMunications Conference, MENACOMM 2019</w:t>
      </w:r>
      <w:r w:rsidRPr="00E24A57">
        <w:rPr>
          <w:noProof/>
          <w:szCs w:val="24"/>
        </w:rPr>
        <w:t>.</w:t>
      </w:r>
    </w:p>
    <w:p w14:paraId="38026633" w14:textId="77777777" w:rsidR="00E24A57" w:rsidRPr="00E24A57" w:rsidRDefault="00E24A57" w:rsidP="00E24A57">
      <w:pPr>
        <w:widowControl w:val="0"/>
        <w:autoSpaceDE w:val="0"/>
        <w:autoSpaceDN w:val="0"/>
        <w:adjustRightInd w:val="0"/>
        <w:jc w:val="left"/>
        <w:rPr>
          <w:noProof/>
          <w:szCs w:val="24"/>
        </w:rPr>
      </w:pPr>
    </w:p>
    <w:p w14:paraId="33D1E6AE" w14:textId="77777777" w:rsidR="00E24A57" w:rsidRDefault="00E24A57" w:rsidP="00E24A57">
      <w:pPr>
        <w:widowControl w:val="0"/>
        <w:autoSpaceDE w:val="0"/>
        <w:autoSpaceDN w:val="0"/>
        <w:adjustRightInd w:val="0"/>
        <w:jc w:val="left"/>
        <w:rPr>
          <w:noProof/>
          <w:szCs w:val="24"/>
        </w:rPr>
      </w:pPr>
      <w:r w:rsidRPr="00E24A57">
        <w:rPr>
          <w:noProof/>
          <w:szCs w:val="24"/>
        </w:rPr>
        <w:t xml:space="preserve">Shankar (2023) </w:t>
      </w:r>
      <w:r w:rsidRPr="00E24A57">
        <w:rPr>
          <w:i/>
          <w:iCs/>
          <w:noProof/>
          <w:szCs w:val="24"/>
        </w:rPr>
        <w:t>Understanding Loss Function in Deep Learning</w:t>
      </w:r>
      <w:r w:rsidRPr="00E24A57">
        <w:rPr>
          <w:noProof/>
          <w:szCs w:val="24"/>
        </w:rPr>
        <w:t xml:space="preserve">, </w:t>
      </w:r>
      <w:r w:rsidRPr="00E24A57">
        <w:rPr>
          <w:i/>
          <w:iCs/>
          <w:noProof/>
          <w:szCs w:val="24"/>
        </w:rPr>
        <w:t>Analytics Vidhya</w:t>
      </w:r>
      <w:r w:rsidRPr="00E24A57">
        <w:rPr>
          <w:noProof/>
          <w:szCs w:val="24"/>
        </w:rPr>
        <w:t>. Available at: https://www.analyticsvidhya.com/blog/2022/06/understanding-loss-function-in-deep-learning/.</w:t>
      </w:r>
    </w:p>
    <w:p w14:paraId="550C2859" w14:textId="77777777" w:rsidR="00E24A57" w:rsidRPr="00E24A57" w:rsidRDefault="00E24A57" w:rsidP="00E24A57">
      <w:pPr>
        <w:widowControl w:val="0"/>
        <w:autoSpaceDE w:val="0"/>
        <w:autoSpaceDN w:val="0"/>
        <w:adjustRightInd w:val="0"/>
        <w:jc w:val="left"/>
        <w:rPr>
          <w:noProof/>
          <w:szCs w:val="24"/>
        </w:rPr>
      </w:pPr>
    </w:p>
    <w:p w14:paraId="168B67DF" w14:textId="77777777" w:rsidR="00E24A57" w:rsidRDefault="00E24A57" w:rsidP="00E24A57">
      <w:pPr>
        <w:widowControl w:val="0"/>
        <w:autoSpaceDE w:val="0"/>
        <w:autoSpaceDN w:val="0"/>
        <w:adjustRightInd w:val="0"/>
        <w:jc w:val="left"/>
        <w:rPr>
          <w:noProof/>
          <w:szCs w:val="24"/>
        </w:rPr>
      </w:pPr>
      <w:r w:rsidRPr="00E24A57">
        <w:rPr>
          <w:noProof/>
          <w:szCs w:val="24"/>
        </w:rPr>
        <w:t xml:space="preserve">Sharma, N., Jain, V. and Mishra, A. (2018) ‘An Analysis Of Convolutional Neural Networks For Image Classification’, </w:t>
      </w:r>
      <w:r w:rsidRPr="00E24A57">
        <w:rPr>
          <w:i/>
          <w:iCs/>
          <w:noProof/>
          <w:szCs w:val="24"/>
        </w:rPr>
        <w:t>Procedia Computer Science</w:t>
      </w:r>
      <w:r w:rsidRPr="00E24A57">
        <w:rPr>
          <w:noProof/>
          <w:szCs w:val="24"/>
        </w:rPr>
        <w:t>, 132, pp. 377–384. doi: 10.1016/j.procs.2018.05.198.</w:t>
      </w:r>
    </w:p>
    <w:p w14:paraId="6D577256" w14:textId="77777777" w:rsidR="00E24A57" w:rsidRPr="00E24A57" w:rsidRDefault="00E24A57" w:rsidP="00E24A57">
      <w:pPr>
        <w:widowControl w:val="0"/>
        <w:autoSpaceDE w:val="0"/>
        <w:autoSpaceDN w:val="0"/>
        <w:adjustRightInd w:val="0"/>
        <w:jc w:val="left"/>
        <w:rPr>
          <w:noProof/>
          <w:szCs w:val="24"/>
        </w:rPr>
      </w:pPr>
    </w:p>
    <w:p w14:paraId="7D1C9480" w14:textId="77777777" w:rsidR="00E24A57" w:rsidRDefault="00E24A57" w:rsidP="00E24A57">
      <w:pPr>
        <w:widowControl w:val="0"/>
        <w:autoSpaceDE w:val="0"/>
        <w:autoSpaceDN w:val="0"/>
        <w:adjustRightInd w:val="0"/>
        <w:jc w:val="left"/>
        <w:rPr>
          <w:noProof/>
          <w:szCs w:val="24"/>
        </w:rPr>
      </w:pPr>
      <w:r w:rsidRPr="00E24A57">
        <w:rPr>
          <w:noProof/>
          <w:szCs w:val="24"/>
        </w:rPr>
        <w:t xml:space="preserve">Singh, G. (2023) ‘Introduction to Artificial Neural Networks’, </w:t>
      </w:r>
      <w:r w:rsidRPr="00E24A57">
        <w:rPr>
          <w:i/>
          <w:iCs/>
          <w:noProof/>
          <w:szCs w:val="24"/>
        </w:rPr>
        <w:t>Analytics Vidhya</w:t>
      </w:r>
      <w:r w:rsidRPr="00E24A57">
        <w:rPr>
          <w:noProof/>
          <w:szCs w:val="24"/>
        </w:rPr>
        <w:t>.</w:t>
      </w:r>
    </w:p>
    <w:p w14:paraId="4126CA4E" w14:textId="77777777" w:rsidR="00E24A57" w:rsidRPr="00E24A57" w:rsidRDefault="00E24A57" w:rsidP="00E24A57">
      <w:pPr>
        <w:widowControl w:val="0"/>
        <w:autoSpaceDE w:val="0"/>
        <w:autoSpaceDN w:val="0"/>
        <w:adjustRightInd w:val="0"/>
        <w:jc w:val="left"/>
        <w:rPr>
          <w:noProof/>
          <w:szCs w:val="24"/>
        </w:rPr>
      </w:pPr>
    </w:p>
    <w:p w14:paraId="4C79DF12" w14:textId="77777777" w:rsidR="00E24A57" w:rsidRDefault="00E24A57" w:rsidP="00E24A57">
      <w:pPr>
        <w:widowControl w:val="0"/>
        <w:autoSpaceDE w:val="0"/>
        <w:autoSpaceDN w:val="0"/>
        <w:adjustRightInd w:val="0"/>
        <w:jc w:val="left"/>
        <w:rPr>
          <w:noProof/>
          <w:szCs w:val="24"/>
        </w:rPr>
      </w:pPr>
      <w:r w:rsidRPr="00E24A57">
        <w:rPr>
          <w:noProof/>
          <w:szCs w:val="24"/>
        </w:rPr>
        <w:t xml:space="preserve">Sunil, K. and Sivagamasundari, G. (2022) ‘Improvement in Performance of Image Classification based on Apache Spark’, </w:t>
      </w:r>
      <w:r w:rsidRPr="00E24A57">
        <w:rPr>
          <w:i/>
          <w:iCs/>
          <w:noProof/>
          <w:szCs w:val="24"/>
        </w:rPr>
        <w:t>2022 2nd Asian Conference on Innovation in Technology, ASIANCON 2022</w:t>
      </w:r>
      <w:r w:rsidRPr="00E24A57">
        <w:rPr>
          <w:noProof/>
          <w:szCs w:val="24"/>
        </w:rPr>
        <w:t>. IEEE, pp. 1–6. doi: 10.1109/ASIANCON55314.2022.9909293.</w:t>
      </w:r>
    </w:p>
    <w:p w14:paraId="150B0ED0" w14:textId="77777777" w:rsidR="00E24A57" w:rsidRPr="00E24A57" w:rsidRDefault="00E24A57" w:rsidP="00E24A57">
      <w:pPr>
        <w:widowControl w:val="0"/>
        <w:autoSpaceDE w:val="0"/>
        <w:autoSpaceDN w:val="0"/>
        <w:adjustRightInd w:val="0"/>
        <w:jc w:val="left"/>
        <w:rPr>
          <w:noProof/>
          <w:szCs w:val="24"/>
        </w:rPr>
      </w:pPr>
    </w:p>
    <w:p w14:paraId="7A6F9704" w14:textId="77777777" w:rsidR="00E24A57" w:rsidRDefault="00E24A57" w:rsidP="00E24A57">
      <w:pPr>
        <w:widowControl w:val="0"/>
        <w:autoSpaceDE w:val="0"/>
        <w:autoSpaceDN w:val="0"/>
        <w:adjustRightInd w:val="0"/>
        <w:jc w:val="left"/>
        <w:rPr>
          <w:noProof/>
          <w:szCs w:val="24"/>
        </w:rPr>
      </w:pPr>
      <w:r w:rsidRPr="00E24A57">
        <w:rPr>
          <w:noProof/>
          <w:szCs w:val="24"/>
        </w:rPr>
        <w:t xml:space="preserve">Taye, M. M. (2023) ‘Theoretical Understanding of Convolutional Neural Network : Concepts, Architectures, Applications, Future Directions’, </w:t>
      </w:r>
      <w:r w:rsidRPr="00E24A57">
        <w:rPr>
          <w:i/>
          <w:iCs/>
          <w:noProof/>
          <w:szCs w:val="24"/>
        </w:rPr>
        <w:t>computation</w:t>
      </w:r>
      <w:r w:rsidRPr="00E24A57">
        <w:rPr>
          <w:noProof/>
          <w:szCs w:val="24"/>
        </w:rPr>
        <w:t>, 11(52).</w:t>
      </w:r>
    </w:p>
    <w:p w14:paraId="1D72B9F0" w14:textId="77777777" w:rsidR="00E24A57" w:rsidRPr="00E24A57" w:rsidRDefault="00E24A57" w:rsidP="00E24A57">
      <w:pPr>
        <w:widowControl w:val="0"/>
        <w:autoSpaceDE w:val="0"/>
        <w:autoSpaceDN w:val="0"/>
        <w:adjustRightInd w:val="0"/>
        <w:jc w:val="left"/>
        <w:rPr>
          <w:noProof/>
          <w:szCs w:val="24"/>
        </w:rPr>
      </w:pPr>
    </w:p>
    <w:p w14:paraId="260180B9" w14:textId="77777777" w:rsidR="00E24A57" w:rsidRDefault="00E24A57" w:rsidP="00E24A57">
      <w:pPr>
        <w:widowControl w:val="0"/>
        <w:autoSpaceDE w:val="0"/>
        <w:autoSpaceDN w:val="0"/>
        <w:adjustRightInd w:val="0"/>
        <w:jc w:val="left"/>
        <w:rPr>
          <w:noProof/>
          <w:szCs w:val="24"/>
        </w:rPr>
      </w:pPr>
      <w:r w:rsidRPr="00E24A57">
        <w:rPr>
          <w:noProof/>
          <w:szCs w:val="24"/>
        </w:rPr>
        <w:t xml:space="preserve">Tudorica, B. G. and Bucur, C. (2011) ‘A comparison between several NoSQL databases with comments and notes’, </w:t>
      </w:r>
      <w:r w:rsidRPr="00E24A57">
        <w:rPr>
          <w:i/>
          <w:iCs/>
          <w:noProof/>
          <w:szCs w:val="24"/>
        </w:rPr>
        <w:t>Proceedings - RoEduNet IEEE International Conference</w:t>
      </w:r>
      <w:r w:rsidRPr="00E24A57">
        <w:rPr>
          <w:noProof/>
          <w:szCs w:val="24"/>
        </w:rPr>
        <w:t>. IEEE, pp. 1–5. doi: 10.1109/RoEduNet.2011.5993686.</w:t>
      </w:r>
    </w:p>
    <w:p w14:paraId="0F9858D6" w14:textId="77777777" w:rsidR="00E24A57" w:rsidRPr="00E24A57" w:rsidRDefault="00E24A57" w:rsidP="00E24A57">
      <w:pPr>
        <w:widowControl w:val="0"/>
        <w:autoSpaceDE w:val="0"/>
        <w:autoSpaceDN w:val="0"/>
        <w:adjustRightInd w:val="0"/>
        <w:jc w:val="left"/>
        <w:rPr>
          <w:noProof/>
          <w:szCs w:val="24"/>
        </w:rPr>
      </w:pPr>
    </w:p>
    <w:p w14:paraId="22B3EDE2" w14:textId="77777777" w:rsidR="00E24A57" w:rsidRDefault="00E24A57" w:rsidP="00E24A57">
      <w:pPr>
        <w:widowControl w:val="0"/>
        <w:autoSpaceDE w:val="0"/>
        <w:autoSpaceDN w:val="0"/>
        <w:adjustRightInd w:val="0"/>
        <w:jc w:val="left"/>
        <w:rPr>
          <w:noProof/>
          <w:szCs w:val="24"/>
        </w:rPr>
      </w:pPr>
      <w:r w:rsidRPr="00E24A57">
        <w:rPr>
          <w:noProof/>
          <w:szCs w:val="24"/>
        </w:rPr>
        <w:t xml:space="preserve">Umer, A. (2022) </w:t>
      </w:r>
      <w:r w:rsidRPr="00E24A57">
        <w:rPr>
          <w:i/>
          <w:iCs/>
          <w:noProof/>
          <w:szCs w:val="24"/>
        </w:rPr>
        <w:t>Deep Learning Essentials</w:t>
      </w:r>
      <w:r w:rsidRPr="00E24A57">
        <w:rPr>
          <w:noProof/>
          <w:szCs w:val="24"/>
        </w:rPr>
        <w:t xml:space="preserve">, </w:t>
      </w:r>
      <w:r w:rsidRPr="00E24A57">
        <w:rPr>
          <w:i/>
          <w:iCs/>
          <w:noProof/>
          <w:szCs w:val="24"/>
        </w:rPr>
        <w:t>Medium</w:t>
      </w:r>
      <w:r w:rsidRPr="00E24A57">
        <w:rPr>
          <w:noProof/>
          <w:szCs w:val="24"/>
        </w:rPr>
        <w:t>.</w:t>
      </w:r>
    </w:p>
    <w:p w14:paraId="7F73BBC7" w14:textId="77777777" w:rsidR="00E24A57" w:rsidRPr="00E24A57" w:rsidRDefault="00E24A57" w:rsidP="00E24A57">
      <w:pPr>
        <w:widowControl w:val="0"/>
        <w:autoSpaceDE w:val="0"/>
        <w:autoSpaceDN w:val="0"/>
        <w:adjustRightInd w:val="0"/>
        <w:jc w:val="left"/>
        <w:rPr>
          <w:noProof/>
          <w:szCs w:val="24"/>
        </w:rPr>
      </w:pPr>
    </w:p>
    <w:p w14:paraId="6BB9C52D" w14:textId="77777777" w:rsidR="00E24A57" w:rsidRDefault="00E24A57" w:rsidP="00E24A57">
      <w:pPr>
        <w:widowControl w:val="0"/>
        <w:autoSpaceDE w:val="0"/>
        <w:autoSpaceDN w:val="0"/>
        <w:adjustRightInd w:val="0"/>
        <w:jc w:val="left"/>
        <w:rPr>
          <w:noProof/>
          <w:szCs w:val="24"/>
        </w:rPr>
      </w:pPr>
      <w:r w:rsidRPr="00E24A57">
        <w:rPr>
          <w:noProof/>
          <w:szCs w:val="24"/>
        </w:rPr>
        <w:t xml:space="preserve">Vasquez, F. (2018) </w:t>
      </w:r>
      <w:r w:rsidRPr="00E24A57">
        <w:rPr>
          <w:i/>
          <w:iCs/>
          <w:noProof/>
          <w:szCs w:val="24"/>
        </w:rPr>
        <w:t>Deep Learning With Apache Spark — Part 2</w:t>
      </w:r>
      <w:r w:rsidRPr="00E24A57">
        <w:rPr>
          <w:noProof/>
          <w:szCs w:val="24"/>
        </w:rPr>
        <w:t xml:space="preserve">, </w:t>
      </w:r>
      <w:r w:rsidRPr="00E24A57">
        <w:rPr>
          <w:i/>
          <w:iCs/>
          <w:noProof/>
          <w:szCs w:val="24"/>
        </w:rPr>
        <w:t>Towards Data Science</w:t>
      </w:r>
      <w:r w:rsidRPr="00E24A57">
        <w:rPr>
          <w:noProof/>
          <w:szCs w:val="24"/>
        </w:rPr>
        <w:t>. Available at: https://towardsdatascience.com/deep-learning-with-apache-spark-part-2-2a2938a36d35.</w:t>
      </w:r>
    </w:p>
    <w:p w14:paraId="5E8482E9" w14:textId="77777777" w:rsidR="00E24A57" w:rsidRPr="00E24A57" w:rsidRDefault="00E24A57" w:rsidP="00E24A57">
      <w:pPr>
        <w:widowControl w:val="0"/>
        <w:autoSpaceDE w:val="0"/>
        <w:autoSpaceDN w:val="0"/>
        <w:adjustRightInd w:val="0"/>
        <w:jc w:val="left"/>
        <w:rPr>
          <w:noProof/>
          <w:szCs w:val="24"/>
        </w:rPr>
      </w:pPr>
    </w:p>
    <w:p w14:paraId="50CE3387" w14:textId="77777777" w:rsidR="00E24A57" w:rsidRDefault="00E24A57" w:rsidP="00E24A57">
      <w:pPr>
        <w:widowControl w:val="0"/>
        <w:autoSpaceDE w:val="0"/>
        <w:autoSpaceDN w:val="0"/>
        <w:adjustRightInd w:val="0"/>
        <w:jc w:val="left"/>
        <w:rPr>
          <w:noProof/>
          <w:szCs w:val="24"/>
        </w:rPr>
      </w:pPr>
      <w:r w:rsidRPr="00E24A57">
        <w:rPr>
          <w:noProof/>
          <w:szCs w:val="24"/>
        </w:rPr>
        <w:t xml:space="preserve">Violante, A. (2019) </w:t>
      </w:r>
      <w:r w:rsidRPr="00E24A57">
        <w:rPr>
          <w:i/>
          <w:iCs/>
          <w:noProof/>
          <w:szCs w:val="24"/>
        </w:rPr>
        <w:t>Distributed Deep Learning Pipelines with PySpark and Keras</w:t>
      </w:r>
      <w:r w:rsidRPr="00E24A57">
        <w:rPr>
          <w:noProof/>
          <w:szCs w:val="24"/>
        </w:rPr>
        <w:t xml:space="preserve">, </w:t>
      </w:r>
      <w:r w:rsidRPr="00E24A57">
        <w:rPr>
          <w:i/>
          <w:iCs/>
          <w:noProof/>
          <w:szCs w:val="24"/>
        </w:rPr>
        <w:t>IBM</w:t>
      </w:r>
      <w:r w:rsidRPr="00E24A57">
        <w:rPr>
          <w:noProof/>
          <w:szCs w:val="24"/>
        </w:rPr>
        <w:t>. Available at: https://community.ibm.com/community/user/ai-datascience/blogs/andre-violante1/2019/06/21/distributed-deep-learning-pipelines-with-pyspark-a.</w:t>
      </w:r>
    </w:p>
    <w:p w14:paraId="1E9D9E4B" w14:textId="77777777" w:rsidR="00E24A57" w:rsidRPr="00E24A57" w:rsidRDefault="00E24A57" w:rsidP="00E24A57">
      <w:pPr>
        <w:widowControl w:val="0"/>
        <w:autoSpaceDE w:val="0"/>
        <w:autoSpaceDN w:val="0"/>
        <w:adjustRightInd w:val="0"/>
        <w:jc w:val="left"/>
        <w:rPr>
          <w:noProof/>
          <w:szCs w:val="24"/>
        </w:rPr>
      </w:pPr>
    </w:p>
    <w:p w14:paraId="119B9657" w14:textId="77777777" w:rsidR="00E24A57" w:rsidRPr="00E24A57" w:rsidRDefault="00E24A57" w:rsidP="00E24A57">
      <w:pPr>
        <w:widowControl w:val="0"/>
        <w:autoSpaceDE w:val="0"/>
        <w:autoSpaceDN w:val="0"/>
        <w:adjustRightInd w:val="0"/>
        <w:jc w:val="left"/>
        <w:rPr>
          <w:noProof/>
        </w:rPr>
      </w:pPr>
      <w:r w:rsidRPr="00E24A57">
        <w:rPr>
          <w:noProof/>
          <w:szCs w:val="24"/>
        </w:rPr>
        <w:t xml:space="preserve">Wahid, A. and Kashyap, K. (no date) </w:t>
      </w:r>
      <w:r w:rsidRPr="00E24A57">
        <w:rPr>
          <w:i/>
          <w:iCs/>
          <w:noProof/>
          <w:szCs w:val="24"/>
        </w:rPr>
        <w:t>Cassandra — A Distributed Database System : An Overview</w:t>
      </w:r>
      <w:r w:rsidRPr="00E24A57">
        <w:rPr>
          <w:noProof/>
          <w:szCs w:val="24"/>
        </w:rPr>
        <w:t>. Springer Singapore. doi: 10.1007/978-981-13-1951-8.</w:t>
      </w:r>
    </w:p>
    <w:p w14:paraId="3B1C1D82" w14:textId="5F36A802" w:rsidR="00E24A57" w:rsidRPr="00E24A57" w:rsidRDefault="00E24A57" w:rsidP="00E24A57">
      <w:pPr>
        <w:jc w:val="left"/>
      </w:pPr>
      <w:r>
        <w:fldChar w:fldCharType="end"/>
      </w:r>
    </w:p>
    <w:p w14:paraId="406AAF13" w14:textId="028D7F67" w:rsidR="00E24A57" w:rsidRDefault="00E24A57">
      <w:pPr>
        <w:jc w:val="left"/>
        <w:rPr>
          <w:smallCaps/>
          <w:noProof/>
        </w:rPr>
      </w:pPr>
    </w:p>
    <w:p w14:paraId="4D729B26" w14:textId="77777777" w:rsidR="00836367" w:rsidRPr="00F96569" w:rsidRDefault="00836367" w:rsidP="00E24A57">
      <w:pPr>
        <w:pStyle w:val="Heading5"/>
        <w:jc w:val="both"/>
        <w:rPr>
          <w:b/>
          <w:noProof w:val="0"/>
          <w:color w:val="FF0000"/>
          <w:spacing w:val="-1"/>
          <w:lang w:val="x-none" w:eastAsia="x-none"/>
        </w:rPr>
        <w:sectPr w:rsidR="00836367" w:rsidRPr="00F96569" w:rsidSect="003B4E04">
          <w:type w:val="continuous"/>
          <w:pgSz w:w="11906" w:h="16838" w:code="9"/>
          <w:pgMar w:top="1080" w:right="907" w:bottom="1440" w:left="907" w:header="720" w:footer="720" w:gutter="0"/>
          <w:cols w:num="2" w:space="360"/>
          <w:docGrid w:linePitch="360"/>
        </w:sectPr>
      </w:pPr>
    </w:p>
    <w:p w14:paraId="6C971029" w14:textId="62CCF0B3" w:rsidR="009303D9" w:rsidRDefault="009303D9" w:rsidP="00E24A57">
      <w:pPr>
        <w:jc w:val="both"/>
      </w:pPr>
    </w:p>
    <w:sectPr w:rsidR="009303D9" w:rsidSect="003B4E04">
      <w:type w:val="continuous"/>
      <w:pgSz w:w="11906" w:h="16838" w:code="9"/>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A4BFDF" w14:textId="77777777" w:rsidR="0057401F" w:rsidRDefault="0057401F" w:rsidP="001A3B3D">
      <w:r>
        <w:separator/>
      </w:r>
    </w:p>
  </w:endnote>
  <w:endnote w:type="continuationSeparator" w:id="0">
    <w:p w14:paraId="6309AC85" w14:textId="77777777" w:rsidR="0057401F" w:rsidRDefault="0057401F"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6C672F" w14:textId="77777777" w:rsidR="001A3B3D" w:rsidRPr="006F6D3D" w:rsidRDefault="001A3B3D" w:rsidP="0056610F">
    <w:pPr>
      <w:pStyle w:val="Footer"/>
      <w:jc w:val="left"/>
      <w:rPr>
        <w:sz w:val="16"/>
        <w:szCs w:val="16"/>
      </w:rPr>
    </w:pPr>
    <w:r w:rsidRPr="006F6D3D">
      <w:rPr>
        <w:sz w:val="16"/>
        <w:szCs w:val="16"/>
      </w:rPr>
      <w:t>XXX-X-XXXX-XXXX-X/XX/$XX.00 ©20XX IEE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038AE5" w14:textId="77777777" w:rsidR="0057401F" w:rsidRDefault="0057401F" w:rsidP="001A3B3D">
      <w:r>
        <w:separator/>
      </w:r>
    </w:p>
  </w:footnote>
  <w:footnote w:type="continuationSeparator" w:id="0">
    <w:p w14:paraId="07346308" w14:textId="77777777" w:rsidR="0057401F" w:rsidRDefault="0057401F"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1" w15:restartNumberingAfterBreak="0">
    <w:nsid w:val="6DE5376E"/>
    <w:multiLevelType w:val="hybridMultilevel"/>
    <w:tmpl w:val="8042CF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545479790">
    <w:abstractNumId w:val="14"/>
  </w:num>
  <w:num w:numId="2" w16cid:durableId="1987541864">
    <w:abstractNumId w:val="19"/>
  </w:num>
  <w:num w:numId="3" w16cid:durableId="400182568">
    <w:abstractNumId w:val="13"/>
  </w:num>
  <w:num w:numId="4" w16cid:durableId="1205408582">
    <w:abstractNumId w:val="16"/>
  </w:num>
  <w:num w:numId="5" w16cid:durableId="312101549">
    <w:abstractNumId w:val="16"/>
  </w:num>
  <w:num w:numId="6" w16cid:durableId="398408114">
    <w:abstractNumId w:val="16"/>
  </w:num>
  <w:num w:numId="7" w16cid:durableId="491601817">
    <w:abstractNumId w:val="16"/>
  </w:num>
  <w:num w:numId="8" w16cid:durableId="426778874">
    <w:abstractNumId w:val="18"/>
  </w:num>
  <w:num w:numId="9" w16cid:durableId="1580796582">
    <w:abstractNumId w:val="20"/>
  </w:num>
  <w:num w:numId="10" w16cid:durableId="1108694268">
    <w:abstractNumId w:val="15"/>
  </w:num>
  <w:num w:numId="11" w16cid:durableId="469641091">
    <w:abstractNumId w:val="12"/>
  </w:num>
  <w:num w:numId="12" w16cid:durableId="334966333">
    <w:abstractNumId w:val="11"/>
  </w:num>
  <w:num w:numId="13" w16cid:durableId="654798566">
    <w:abstractNumId w:val="0"/>
  </w:num>
  <w:num w:numId="14" w16cid:durableId="1332370259">
    <w:abstractNumId w:val="10"/>
  </w:num>
  <w:num w:numId="15" w16cid:durableId="1370567072">
    <w:abstractNumId w:val="8"/>
  </w:num>
  <w:num w:numId="16" w16cid:durableId="70733983">
    <w:abstractNumId w:val="7"/>
  </w:num>
  <w:num w:numId="17" w16cid:durableId="947354436">
    <w:abstractNumId w:val="6"/>
  </w:num>
  <w:num w:numId="18" w16cid:durableId="863860024">
    <w:abstractNumId w:val="5"/>
  </w:num>
  <w:num w:numId="19" w16cid:durableId="690650166">
    <w:abstractNumId w:val="9"/>
  </w:num>
  <w:num w:numId="20" w16cid:durableId="78447779">
    <w:abstractNumId w:val="4"/>
  </w:num>
  <w:num w:numId="21" w16cid:durableId="2121605545">
    <w:abstractNumId w:val="3"/>
  </w:num>
  <w:num w:numId="22" w16cid:durableId="2079472147">
    <w:abstractNumId w:val="2"/>
  </w:num>
  <w:num w:numId="23" w16cid:durableId="919758112">
    <w:abstractNumId w:val="1"/>
  </w:num>
  <w:num w:numId="24" w16cid:durableId="1093238170">
    <w:abstractNumId w:val="17"/>
  </w:num>
  <w:num w:numId="25" w16cid:durableId="1531796705">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03D9"/>
    <w:rsid w:val="00000D98"/>
    <w:rsid w:val="00010985"/>
    <w:rsid w:val="00013D5B"/>
    <w:rsid w:val="00020F74"/>
    <w:rsid w:val="000461E6"/>
    <w:rsid w:val="0004781E"/>
    <w:rsid w:val="00066783"/>
    <w:rsid w:val="0007506F"/>
    <w:rsid w:val="00075856"/>
    <w:rsid w:val="0008758A"/>
    <w:rsid w:val="000A5FA2"/>
    <w:rsid w:val="000A617F"/>
    <w:rsid w:val="000A6D2A"/>
    <w:rsid w:val="000B550E"/>
    <w:rsid w:val="000C1E68"/>
    <w:rsid w:val="000E0D1F"/>
    <w:rsid w:val="000F0473"/>
    <w:rsid w:val="000F3306"/>
    <w:rsid w:val="000F6ACC"/>
    <w:rsid w:val="00101B4B"/>
    <w:rsid w:val="00104AB5"/>
    <w:rsid w:val="001111CB"/>
    <w:rsid w:val="00120CBE"/>
    <w:rsid w:val="0012755A"/>
    <w:rsid w:val="00146971"/>
    <w:rsid w:val="00146E48"/>
    <w:rsid w:val="00160AAC"/>
    <w:rsid w:val="001A2EFD"/>
    <w:rsid w:val="001A3B3D"/>
    <w:rsid w:val="001B67DC"/>
    <w:rsid w:val="001D04A5"/>
    <w:rsid w:val="001F1924"/>
    <w:rsid w:val="00205174"/>
    <w:rsid w:val="00207FEC"/>
    <w:rsid w:val="002254A9"/>
    <w:rsid w:val="0023368A"/>
    <w:rsid w:val="00233D97"/>
    <w:rsid w:val="002347A2"/>
    <w:rsid w:val="0026050C"/>
    <w:rsid w:val="002617C5"/>
    <w:rsid w:val="002708F8"/>
    <w:rsid w:val="002850E3"/>
    <w:rsid w:val="002B6410"/>
    <w:rsid w:val="002E6B45"/>
    <w:rsid w:val="002F037F"/>
    <w:rsid w:val="002F4EB3"/>
    <w:rsid w:val="00304C7B"/>
    <w:rsid w:val="00312C78"/>
    <w:rsid w:val="00313BB4"/>
    <w:rsid w:val="003273B0"/>
    <w:rsid w:val="00354FCF"/>
    <w:rsid w:val="00355840"/>
    <w:rsid w:val="00355BFA"/>
    <w:rsid w:val="003753B2"/>
    <w:rsid w:val="00391A68"/>
    <w:rsid w:val="003A19E2"/>
    <w:rsid w:val="003B41BF"/>
    <w:rsid w:val="003B4E04"/>
    <w:rsid w:val="003E0FB7"/>
    <w:rsid w:val="003F5A08"/>
    <w:rsid w:val="00401E0B"/>
    <w:rsid w:val="004151EF"/>
    <w:rsid w:val="00420716"/>
    <w:rsid w:val="004325FB"/>
    <w:rsid w:val="004432BA"/>
    <w:rsid w:val="0044407E"/>
    <w:rsid w:val="00447BB9"/>
    <w:rsid w:val="0046031D"/>
    <w:rsid w:val="004A0F87"/>
    <w:rsid w:val="004C3702"/>
    <w:rsid w:val="004C5EB0"/>
    <w:rsid w:val="004D72B5"/>
    <w:rsid w:val="004E3738"/>
    <w:rsid w:val="004F4A59"/>
    <w:rsid w:val="005011FC"/>
    <w:rsid w:val="005213A5"/>
    <w:rsid w:val="00551B7F"/>
    <w:rsid w:val="0055541B"/>
    <w:rsid w:val="0056610F"/>
    <w:rsid w:val="0057401F"/>
    <w:rsid w:val="00575BCA"/>
    <w:rsid w:val="0058160B"/>
    <w:rsid w:val="005901CD"/>
    <w:rsid w:val="005B0344"/>
    <w:rsid w:val="005B2827"/>
    <w:rsid w:val="005B520E"/>
    <w:rsid w:val="005E0C82"/>
    <w:rsid w:val="005E2800"/>
    <w:rsid w:val="005E376B"/>
    <w:rsid w:val="005F1AAA"/>
    <w:rsid w:val="00601522"/>
    <w:rsid w:val="00605825"/>
    <w:rsid w:val="00622E46"/>
    <w:rsid w:val="0062714E"/>
    <w:rsid w:val="006303BF"/>
    <w:rsid w:val="00645D22"/>
    <w:rsid w:val="00651A08"/>
    <w:rsid w:val="00652D72"/>
    <w:rsid w:val="00654204"/>
    <w:rsid w:val="00656593"/>
    <w:rsid w:val="00661DAF"/>
    <w:rsid w:val="006669CE"/>
    <w:rsid w:val="00670434"/>
    <w:rsid w:val="00680717"/>
    <w:rsid w:val="00681CC0"/>
    <w:rsid w:val="006A2288"/>
    <w:rsid w:val="006B2166"/>
    <w:rsid w:val="006B6B66"/>
    <w:rsid w:val="006C5627"/>
    <w:rsid w:val="006D571D"/>
    <w:rsid w:val="006D72DC"/>
    <w:rsid w:val="006F4417"/>
    <w:rsid w:val="006F6D3D"/>
    <w:rsid w:val="006F7E47"/>
    <w:rsid w:val="00715BEA"/>
    <w:rsid w:val="00720DC5"/>
    <w:rsid w:val="00740EEA"/>
    <w:rsid w:val="00742534"/>
    <w:rsid w:val="00765457"/>
    <w:rsid w:val="00777918"/>
    <w:rsid w:val="00794804"/>
    <w:rsid w:val="00794A37"/>
    <w:rsid w:val="007A7E91"/>
    <w:rsid w:val="007B33F1"/>
    <w:rsid w:val="007B6DDA"/>
    <w:rsid w:val="007C0308"/>
    <w:rsid w:val="007C2FF2"/>
    <w:rsid w:val="007D6232"/>
    <w:rsid w:val="007D7CB9"/>
    <w:rsid w:val="007F1F99"/>
    <w:rsid w:val="007F623C"/>
    <w:rsid w:val="007F768F"/>
    <w:rsid w:val="00806626"/>
    <w:rsid w:val="0080791D"/>
    <w:rsid w:val="0082163D"/>
    <w:rsid w:val="00836367"/>
    <w:rsid w:val="00873603"/>
    <w:rsid w:val="008814FA"/>
    <w:rsid w:val="00897A18"/>
    <w:rsid w:val="008A06B7"/>
    <w:rsid w:val="008A2C7D"/>
    <w:rsid w:val="008B2F06"/>
    <w:rsid w:val="008C4B23"/>
    <w:rsid w:val="008C79E2"/>
    <w:rsid w:val="008E143D"/>
    <w:rsid w:val="008F0F49"/>
    <w:rsid w:val="008F4457"/>
    <w:rsid w:val="008F6E2C"/>
    <w:rsid w:val="00907570"/>
    <w:rsid w:val="00915611"/>
    <w:rsid w:val="009303D9"/>
    <w:rsid w:val="00933C64"/>
    <w:rsid w:val="00940EB8"/>
    <w:rsid w:val="00944F13"/>
    <w:rsid w:val="00972203"/>
    <w:rsid w:val="00983F6F"/>
    <w:rsid w:val="0099252E"/>
    <w:rsid w:val="009C5500"/>
    <w:rsid w:val="009D1FDE"/>
    <w:rsid w:val="009D4829"/>
    <w:rsid w:val="009F1D79"/>
    <w:rsid w:val="009F2A28"/>
    <w:rsid w:val="009F5A36"/>
    <w:rsid w:val="00A059B3"/>
    <w:rsid w:val="00A1173D"/>
    <w:rsid w:val="00A24FA8"/>
    <w:rsid w:val="00A62632"/>
    <w:rsid w:val="00A70CF6"/>
    <w:rsid w:val="00A85457"/>
    <w:rsid w:val="00A922EA"/>
    <w:rsid w:val="00AA4CDE"/>
    <w:rsid w:val="00AA6EF5"/>
    <w:rsid w:val="00AE3409"/>
    <w:rsid w:val="00AF63F6"/>
    <w:rsid w:val="00B11A60"/>
    <w:rsid w:val="00B14BF0"/>
    <w:rsid w:val="00B22613"/>
    <w:rsid w:val="00B30AF5"/>
    <w:rsid w:val="00B43C73"/>
    <w:rsid w:val="00B56297"/>
    <w:rsid w:val="00B76221"/>
    <w:rsid w:val="00B768D1"/>
    <w:rsid w:val="00B85267"/>
    <w:rsid w:val="00BA1025"/>
    <w:rsid w:val="00BC3420"/>
    <w:rsid w:val="00BD670B"/>
    <w:rsid w:val="00BE7509"/>
    <w:rsid w:val="00BE7D3C"/>
    <w:rsid w:val="00BF5FF6"/>
    <w:rsid w:val="00BF6817"/>
    <w:rsid w:val="00C0207F"/>
    <w:rsid w:val="00C10066"/>
    <w:rsid w:val="00C113EB"/>
    <w:rsid w:val="00C15CA1"/>
    <w:rsid w:val="00C16117"/>
    <w:rsid w:val="00C3075A"/>
    <w:rsid w:val="00C314D0"/>
    <w:rsid w:val="00C4393C"/>
    <w:rsid w:val="00C661B9"/>
    <w:rsid w:val="00C74771"/>
    <w:rsid w:val="00C86BA5"/>
    <w:rsid w:val="00C919A4"/>
    <w:rsid w:val="00CA4392"/>
    <w:rsid w:val="00CC393F"/>
    <w:rsid w:val="00CD062B"/>
    <w:rsid w:val="00CE3BB3"/>
    <w:rsid w:val="00CE6178"/>
    <w:rsid w:val="00CE6855"/>
    <w:rsid w:val="00D2176E"/>
    <w:rsid w:val="00D36343"/>
    <w:rsid w:val="00D412DA"/>
    <w:rsid w:val="00D517BF"/>
    <w:rsid w:val="00D632BE"/>
    <w:rsid w:val="00D72D06"/>
    <w:rsid w:val="00D7522C"/>
    <w:rsid w:val="00D7536F"/>
    <w:rsid w:val="00D76668"/>
    <w:rsid w:val="00DA0D0C"/>
    <w:rsid w:val="00DA7A99"/>
    <w:rsid w:val="00DB2D43"/>
    <w:rsid w:val="00DD0E79"/>
    <w:rsid w:val="00DD2DBE"/>
    <w:rsid w:val="00DE42B8"/>
    <w:rsid w:val="00E03DCA"/>
    <w:rsid w:val="00E07383"/>
    <w:rsid w:val="00E07612"/>
    <w:rsid w:val="00E165BC"/>
    <w:rsid w:val="00E24A57"/>
    <w:rsid w:val="00E25011"/>
    <w:rsid w:val="00E40C4F"/>
    <w:rsid w:val="00E40EE6"/>
    <w:rsid w:val="00E5184A"/>
    <w:rsid w:val="00E61E12"/>
    <w:rsid w:val="00E6566E"/>
    <w:rsid w:val="00E658AF"/>
    <w:rsid w:val="00E7530F"/>
    <w:rsid w:val="00E7596C"/>
    <w:rsid w:val="00E8112F"/>
    <w:rsid w:val="00E878F2"/>
    <w:rsid w:val="00E90FCB"/>
    <w:rsid w:val="00EB56CE"/>
    <w:rsid w:val="00EB5AA3"/>
    <w:rsid w:val="00ED0149"/>
    <w:rsid w:val="00ED3815"/>
    <w:rsid w:val="00EF3039"/>
    <w:rsid w:val="00EF7DE3"/>
    <w:rsid w:val="00F03103"/>
    <w:rsid w:val="00F2564D"/>
    <w:rsid w:val="00F271DE"/>
    <w:rsid w:val="00F33B5A"/>
    <w:rsid w:val="00F627DA"/>
    <w:rsid w:val="00F72488"/>
    <w:rsid w:val="00F7288F"/>
    <w:rsid w:val="00F775FA"/>
    <w:rsid w:val="00F847A6"/>
    <w:rsid w:val="00F87F20"/>
    <w:rsid w:val="00F90798"/>
    <w:rsid w:val="00F9433C"/>
    <w:rsid w:val="00F9441B"/>
    <w:rsid w:val="00F94FB4"/>
    <w:rsid w:val="00FA4C32"/>
    <w:rsid w:val="00FB015B"/>
    <w:rsid w:val="00FB56E8"/>
    <w:rsid w:val="00FB7E7E"/>
    <w:rsid w:val="00FC26D2"/>
    <w:rsid w:val="00FC4F4D"/>
    <w:rsid w:val="00FE7114"/>
    <w:rsid w:val="00FF67A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3B7725"/>
  <w15:docId w15:val="{02CD4CB5-1E70-478A-AA6E-AD1C9FFF09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caption" w:semiHidden="1" w:unhideWhenUsed="1" w:qFormat="1"/>
    <w:lsdException w:name="annotation reference" w:uiPriority="99"/>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rPr>
      <w:lang w:val="en-US" w:eastAsia="en-US"/>
    </w:r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lang w:val="en-US" w:eastAsia="en-US"/>
    </w:rPr>
  </w:style>
  <w:style w:type="paragraph" w:customStyle="1" w:styleId="Affiliation">
    <w:name w:val="Affiliation"/>
    <w:pPr>
      <w:jc w:val="center"/>
    </w:pPr>
    <w:rPr>
      <w:lang w:val="en-US" w:eastAsia="en-US"/>
    </w:rPr>
  </w:style>
  <w:style w:type="paragraph" w:customStyle="1" w:styleId="Author">
    <w:name w:val="Author"/>
    <w:pPr>
      <w:spacing w:before="360" w:after="40"/>
      <w:jc w:val="center"/>
    </w:pPr>
    <w:rPr>
      <w:noProof/>
      <w:sz w:val="22"/>
      <w:szCs w:val="22"/>
      <w:lang w:val="en-US" w:eastAsia="en-US"/>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lang w:val="en-US" w:eastAsia="en-US"/>
    </w:rPr>
  </w:style>
  <w:style w:type="paragraph" w:customStyle="1" w:styleId="footnote">
    <w:name w:val="footnote"/>
    <w:pPr>
      <w:framePr w:hSpace="187" w:vSpace="187" w:wrap="notBeside" w:vAnchor="text" w:hAnchor="page" w:x="6121" w:y="577"/>
      <w:numPr>
        <w:numId w:val="3"/>
      </w:numPr>
      <w:spacing w:after="40"/>
    </w:pPr>
    <w:rPr>
      <w:sz w:val="16"/>
      <w:szCs w:val="16"/>
      <w:lang w:val="en-US" w:eastAsia="en-US"/>
    </w:rPr>
  </w:style>
  <w:style w:type="paragraph" w:customStyle="1" w:styleId="papersubtitle">
    <w:name w:val="paper subtitle"/>
    <w:pPr>
      <w:spacing w:after="120"/>
      <w:jc w:val="center"/>
    </w:pPr>
    <w:rPr>
      <w:rFonts w:eastAsia="MS Mincho"/>
      <w:noProof/>
      <w:sz w:val="28"/>
      <w:szCs w:val="28"/>
      <w:lang w:val="en-US" w:eastAsia="en-US"/>
    </w:rPr>
  </w:style>
  <w:style w:type="paragraph" w:customStyle="1" w:styleId="papertitle">
    <w:name w:val="paper title"/>
    <w:pPr>
      <w:spacing w:after="120"/>
      <w:jc w:val="center"/>
    </w:pPr>
    <w:rPr>
      <w:rFonts w:eastAsia="MS Mincho"/>
      <w:noProof/>
      <w:sz w:val="48"/>
      <w:szCs w:val="48"/>
      <w:lang w:val="en-US" w:eastAsia="en-US"/>
    </w:rPr>
  </w:style>
  <w:style w:type="paragraph" w:customStyle="1" w:styleId="references">
    <w:name w:val="references"/>
    <w:pPr>
      <w:numPr>
        <w:numId w:val="8"/>
      </w:numPr>
      <w:spacing w:after="50" w:line="180" w:lineRule="exact"/>
      <w:jc w:val="both"/>
    </w:pPr>
    <w:rPr>
      <w:rFonts w:eastAsia="MS Mincho"/>
      <w:noProof/>
      <w:sz w:val="16"/>
      <w:szCs w:val="16"/>
      <w:lang w:val="en-US" w:eastAsia="en-US"/>
    </w:rPr>
  </w:style>
  <w:style w:type="paragraph" w:customStyle="1" w:styleId="sponsors">
    <w:name w:val="sponsors"/>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val="en-US" w:eastAsia="en-US"/>
    </w:rPr>
  </w:style>
  <w:style w:type="paragraph" w:customStyle="1" w:styleId="tablefootnote">
    <w:name w:val="table footnote"/>
    <w:rsid w:val="005E2800"/>
    <w:pPr>
      <w:numPr>
        <w:numId w:val="24"/>
      </w:numPr>
      <w:spacing w:before="60" w:after="30"/>
      <w:ind w:left="58" w:hanging="29"/>
      <w:jc w:val="right"/>
    </w:pPr>
    <w:rPr>
      <w:sz w:val="12"/>
      <w:szCs w:val="12"/>
      <w:lang w:val="en-US" w:eastAsia="en-US"/>
    </w:rPr>
  </w:style>
  <w:style w:type="paragraph" w:customStyle="1" w:styleId="tablehead">
    <w:name w:val="table head"/>
    <w:pPr>
      <w:numPr>
        <w:numId w:val="9"/>
      </w:numPr>
      <w:spacing w:before="240" w:after="120" w:line="216" w:lineRule="auto"/>
      <w:jc w:val="center"/>
    </w:pPr>
    <w:rPr>
      <w:smallCaps/>
      <w:noProof/>
      <w:sz w:val="16"/>
      <w:szCs w:val="16"/>
      <w:lang w:val="en-US" w:eastAsia="en-US"/>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character" w:styleId="CommentReference">
    <w:name w:val="annotation reference"/>
    <w:basedOn w:val="DefaultParagraphFont"/>
    <w:uiPriority w:val="99"/>
    <w:unhideWhenUsed/>
    <w:rsid w:val="00F775FA"/>
    <w:rPr>
      <w:sz w:val="16"/>
      <w:szCs w:val="16"/>
    </w:rPr>
  </w:style>
  <w:style w:type="paragraph" w:styleId="CommentText">
    <w:name w:val="annotation text"/>
    <w:basedOn w:val="Normal"/>
    <w:link w:val="CommentTextChar"/>
    <w:uiPriority w:val="99"/>
    <w:unhideWhenUsed/>
    <w:rsid w:val="00F775FA"/>
    <w:pPr>
      <w:spacing w:after="160"/>
      <w:jc w:val="left"/>
    </w:pPr>
    <w:rPr>
      <w:rFonts w:asciiTheme="minorHAnsi" w:eastAsiaTheme="minorHAnsi" w:hAnsiTheme="minorHAnsi" w:cstheme="minorBidi"/>
      <w:kern w:val="2"/>
      <w:lang w:val="en-GB"/>
    </w:rPr>
  </w:style>
  <w:style w:type="character" w:customStyle="1" w:styleId="CommentTextChar">
    <w:name w:val="Comment Text Char"/>
    <w:basedOn w:val="DefaultParagraphFont"/>
    <w:link w:val="CommentText"/>
    <w:uiPriority w:val="99"/>
    <w:rsid w:val="00F775FA"/>
    <w:rPr>
      <w:rFonts w:asciiTheme="minorHAnsi" w:eastAsiaTheme="minorHAnsi" w:hAnsiTheme="minorHAnsi" w:cstheme="minorBidi"/>
      <w:kern w:val="2"/>
      <w:lang w:eastAsia="en-US"/>
    </w:rPr>
  </w:style>
  <w:style w:type="paragraph" w:styleId="Caption">
    <w:name w:val="caption"/>
    <w:basedOn w:val="Normal"/>
    <w:next w:val="Normal"/>
    <w:unhideWhenUsed/>
    <w:qFormat/>
    <w:rsid w:val="00601522"/>
    <w:pPr>
      <w:spacing w:after="200"/>
    </w:pPr>
    <w:rPr>
      <w:i/>
      <w:iCs/>
      <w:color w:val="44546A" w:themeColor="text2"/>
      <w:sz w:val="18"/>
      <w:szCs w:val="18"/>
    </w:rPr>
  </w:style>
  <w:style w:type="table" w:styleId="TableGrid">
    <w:name w:val="Table Grid"/>
    <w:basedOn w:val="TableNormal"/>
    <w:uiPriority w:val="39"/>
    <w:rsid w:val="008F0F49"/>
    <w:rPr>
      <w:rFonts w:asciiTheme="minorHAnsi" w:eastAsiaTheme="minorHAnsi" w:hAnsiTheme="minorHAnsi" w:cstheme="minorBidi"/>
      <w:kern w:val="2"/>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477923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5F700A9-8A2B-499B-A1CA-146366B21D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8</TotalTime>
  <Pages>7</Pages>
  <Words>18744</Words>
  <Characters>99721</Characters>
  <Application>Microsoft Office Word</Application>
  <DocSecurity>0</DocSecurity>
  <Lines>2695</Lines>
  <Paragraphs>569</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178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dc:description/>
  <cp:lastModifiedBy>Fiona Clarke</cp:lastModifiedBy>
  <cp:revision>5</cp:revision>
  <dcterms:created xsi:type="dcterms:W3CDTF">2023-10-03T18:02:00Z</dcterms:created>
  <dcterms:modified xsi:type="dcterms:W3CDTF">2023-10-03T2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e2d5366-6530-387d-ad87-e123e26cd7b5</vt:lpwstr>
  </property>
  <property fmtid="{D5CDD505-2E9C-101B-9397-08002B2CF9AE}" pid="24" name="Mendeley Citation Style_1">
    <vt:lpwstr>http://www.zotero.org/styles/harvard-cite-them-right</vt:lpwstr>
  </property>
</Properties>
</file>